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67A0F59E"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D750BC">
        <w:rPr>
          <w:rFonts w:ascii="Times New Roman" w:hAnsi="Times New Roman" w:cs="Times New Roman"/>
        </w:rPr>
        <w:t>support</w:t>
      </w:r>
      <w:r w:rsidR="00235F87" w:rsidRPr="003511CA">
        <w:rPr>
          <w:rFonts w:ascii="Times New Roman" w:hAnsi="Times New Roman" w:cs="Times New Roman"/>
        </w:rPr>
        <w:t xml:space="preserve"> countless human populations and their economies</w:t>
      </w:r>
      <w:r w:rsidR="002F110A">
        <w:rPr>
          <w:rFonts w:ascii="Times New Roman" w:hAnsi="Times New Roman" w:cs="Times New Roman"/>
        </w:rPr>
        <w:t xml:space="preserve"> while providing habitat for countless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JSyvDTBY","properties":{"formattedCitation":"[1]","plainCitation":"[1]","noteIndex":0},"citationItems":[{"id":156,"uris":["http://zotero.org/users/local/243Lnhj0/items/FS4U4N5X","http://zotero.org/users/15112760/items/FS4U4N5X"],"itemData":{"id":156,"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E5ED4">
        <w:rPr>
          <w:rFonts w:ascii="Times New Roman" w:hAnsi="Times New Roman" w:cs="Times New Roman"/>
        </w:rPr>
        <w:t xml:space="preserve"> </w:t>
      </w:r>
      <w:r w:rsidR="00F73A7F">
        <w:rPr>
          <w:rFonts w:ascii="Times New Roman" w:hAnsi="Times New Roman" w:cs="Times New Roman"/>
        </w:rPr>
        <w:t>Therefore</w:t>
      </w:r>
      <w:r w:rsidR="005E2880">
        <w:rPr>
          <w:rFonts w:ascii="Times New Roman" w:hAnsi="Times New Roman" w:cs="Times New Roman"/>
        </w:rPr>
        <w:t xml:space="preserve"> we must</w:t>
      </w:r>
      <w:r w:rsidR="00DF4077">
        <w:rPr>
          <w:rFonts w:ascii="Times New Roman" w:hAnsi="Times New Roman" w:cs="Times New Roman"/>
        </w:rPr>
        <w:t xml:space="preserve"> understand </w:t>
      </w:r>
      <w:r w:rsidR="00527EB3">
        <w:rPr>
          <w:rFonts w:ascii="Times New Roman" w:hAnsi="Times New Roman" w:cs="Times New Roman"/>
        </w:rPr>
        <w:t>how various processes, both ecological</w:t>
      </w:r>
      <w:r w:rsidR="007F3EE5">
        <w:rPr>
          <w:rFonts w:ascii="Times New Roman" w:hAnsi="Times New Roman" w:cs="Times New Roman"/>
        </w:rPr>
        <w:t xml:space="preserve">, </w:t>
      </w:r>
      <w:r w:rsidR="00527EB3">
        <w:rPr>
          <w:rFonts w:ascii="Times New Roman" w:hAnsi="Times New Roman" w:cs="Times New Roman"/>
        </w:rPr>
        <w:t>biogeochemical</w:t>
      </w:r>
      <w:r w:rsidR="007F3EE5">
        <w:rPr>
          <w:rFonts w:ascii="Times New Roman" w:hAnsi="Times New Roman" w:cs="Times New Roman"/>
        </w:rPr>
        <w:t xml:space="preserve">, and seasonal effect the Great Lakes. </w:t>
      </w:r>
      <w:r w:rsidR="00235F87" w:rsidRPr="003511CA">
        <w:rPr>
          <w:rFonts w:ascii="Times New Roman" w:hAnsi="Times New Roman" w:cs="Times New Roman"/>
        </w:rPr>
        <w:t xml:space="preserve">Much of what we know about </w:t>
      </w:r>
      <w:r w:rsidR="00674689" w:rsidRPr="003511CA">
        <w:rPr>
          <w:rFonts w:ascii="Times New Roman" w:hAnsi="Times New Roman" w:cs="Times New Roman"/>
        </w:rPr>
        <w:t>nutrient</w:t>
      </w:r>
      <w:r w:rsidR="00035CB5" w:rsidRPr="003511CA">
        <w:rPr>
          <w:rFonts w:ascii="Times New Roman" w:hAnsi="Times New Roman" w:cs="Times New Roman"/>
        </w:rPr>
        <w:t xml:space="preserve"> and</w:t>
      </w:r>
      <w:r w:rsidR="00670CA7">
        <w:rPr>
          <w:rFonts w:ascii="Times New Roman" w:hAnsi="Times New Roman" w:cs="Times New Roman"/>
        </w:rPr>
        <w:t xml:space="preserve"> carbon</w:t>
      </w:r>
      <w:r w:rsidR="00035CB5" w:rsidRPr="003511CA">
        <w:rPr>
          <w:rFonts w:ascii="Times New Roman" w:hAnsi="Times New Roman" w:cs="Times New Roman"/>
        </w:rPr>
        <w:t xml:space="preserve"> cycling</w:t>
      </w:r>
      <w:r w:rsidR="00235F87" w:rsidRPr="003511CA">
        <w:rPr>
          <w:rFonts w:ascii="Times New Roman" w:hAnsi="Times New Roman" w:cs="Times New Roman"/>
        </w:rPr>
        <w:t xml:space="preserve"> in </w:t>
      </w:r>
      <w:r w:rsidR="00674689" w:rsidRPr="003511CA">
        <w:rPr>
          <w:rFonts w:ascii="Times New Roman" w:hAnsi="Times New Roman" w:cs="Times New Roman"/>
        </w:rPr>
        <w:t>the</w:t>
      </w:r>
      <w:r w:rsidR="00235F87" w:rsidRPr="003511CA">
        <w:rPr>
          <w:rFonts w:ascii="Times New Roman" w:hAnsi="Times New Roman" w:cs="Times New Roman"/>
        </w:rPr>
        <w:t xml:space="preserve"> Great Lakes is limited to spring and summer, with few </w:t>
      </w:r>
      <w:r w:rsidR="00235F87" w:rsidRPr="003511CA">
        <w:rPr>
          <w:rFonts w:ascii="Times New Roman" w:hAnsi="Times New Roman" w:cs="Times New Roman"/>
          <w:i/>
          <w:iCs/>
        </w:rPr>
        <w:t>in situ</w:t>
      </w:r>
      <w:r w:rsidR="00235F87" w:rsidRPr="003511CA">
        <w:rPr>
          <w:rFonts w:ascii="Times New Roman" w:hAnsi="Times New Roman" w:cs="Times New Roman"/>
        </w:rPr>
        <w:t xml:space="preserve"> Great Lakes studies representing winter processes</w:t>
      </w:r>
      <w:r w:rsidR="004B75D6" w:rsidRPr="003511CA">
        <w:rPr>
          <w:rFonts w:ascii="Times New Roman" w:hAnsi="Times New Roman" w:cs="Times New Roman"/>
        </w:rPr>
        <w:t xml:space="preserve"> </w:t>
      </w:r>
      <w:r w:rsidR="004B75D6"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BMDPqTmI","properties":{"formattedCitation":"[2]","plainCitation":"[2]","noteIndex":0},"citationItems":[{"id":179,"uris":["http://zotero.org/users/local/243Lnhj0/items/RRZBGWVY","http://zotero.org/users/15112760/items/RRZBGWVY"],"itemData":{"id":179,"type":"article-journal","abstract":"Interest in winter limnology is growing rapidly, but progress is hindered by a shortage of standardized multivariate datasets on winter conditions. Addressing the winter data gap will enhance our understanding of winter ecosystem function and of lake response to environmental change. Here, we describe a dataset generated by a multi-institutional winter sampling campaign across all five Laurentian Great Lakes and some of their connecting waters (the Great Lakes Winter Grab). The objective of Winter Grab was to characterize mid-winter limnological conditions in the Great Lakes using standard sample collection and analysis methods. Nineteen research groups sampled 49 locations varying widely in depth and trophic status, collecting a range of limnological data. This dataset includes physical, chemical, and biological measurements. These data can be used to examine diverse aspects of Great Lakes ecosystems or integrated with winter observations from other lakes to improve understanding of winter limnology across different aquatic systems.","container-title":"Limnology and Oceanography Letters","DOI":"10.1002/lol2.10447","ISSN":"2378-2242","issue":"1","language":"en","license":"© 2024 The Author(s). Limnology and Oceanography Letters published by Wiley Periodicals LLC on behalf of Association for the Sciences of Limnology and Oceanography.","note":"_eprint: https://aslopubs.onlinelibrary.wiley.com/doi/pdf/10.1002/lol2.10447","page":"37-61","source":"Wiley Online Library","title":"The Great Lakes Winter Grab: Limnological data from a multi-institutional winter sampling campaign on the Laurentian Great Lakes","title-short":"The Great Lakes Winter Grab","volume":"10","author":[{"family":"Pu","given":"Ge"},{"family":"Shchapov","given":"Kirill"},{"family":"Pearce","given":"Nolan J. T."},{"family":"Bowen","given":"Kelly"},{"family":"Bramburger","given":"Andrew"},{"family":"Camilleri","given":"Andrew"},{"family":"Carrick","given":"Hunter"},{"family":"Chaffin","given":"Justin D."},{"family":"Cody","given":"William"},{"family":"Coleman","given":"Maureen L."},{"family":"Currie","given":"Warren J. S."},{"family":"Depew","given":"David C."},{"family":"Doubek","given":"Jonathan P."},{"family":"Eveleth","given":"Rachel"},{"family":"Fitzpatrick","given":"Mark"},{"family":"Glyshaw","given":"Paul W."},{"family":"Godwin","given":"Casey M."},{"family":"McKay","given":"R. Michael"},{"family":"Munawar","given":"Mohiuddin"},{"family":"Niblock","given":"Heather"},{"family":"Quintanilla","given":"Maci"},{"family":"Rennie","given":"Michael"},{"family":"Sand","given":"Matthew W."},{"family":"Schraitle","given":"Kimberly J."},{"family":"Twiss","given":"Michael R."},{"family":"Uzarski","given":"Donald G."},{"family":"Vanderploeg","given":"Henry A."},{"family":"Vick-Majors","given":"Trista J."},{"family":"Westrick","given":"Judy A."},{"family":"Wheelock","given":"Bridget A."},{"family":"Xenopoulos","given":"Marguerite A."},{"family":"Zastepa","given":"Arthur"},{"family":"Ozersky","given":"Ted"}],"issued":{"date-parts":[["2025"]]}}}],"schema":"https://github.com/citation-style-language/schema/raw/master/csl-citation.json"} </w:instrText>
      </w:r>
      <w:r w:rsidR="004B75D6" w:rsidRPr="003511CA">
        <w:rPr>
          <w:rFonts w:ascii="Times New Roman" w:hAnsi="Times New Roman" w:cs="Times New Roman"/>
        </w:rPr>
        <w:fldChar w:fldCharType="separate"/>
      </w:r>
      <w:r w:rsidR="007834C7" w:rsidRPr="007834C7">
        <w:rPr>
          <w:rFonts w:ascii="Times New Roman" w:hAnsi="Times New Roman" w:cs="Times New Roman"/>
        </w:rPr>
        <w:t>[2]</w:t>
      </w:r>
      <w:r w:rsidR="004B75D6" w:rsidRPr="003511CA">
        <w:rPr>
          <w:rFonts w:ascii="Times New Roman" w:hAnsi="Times New Roman" w:cs="Times New Roman"/>
        </w:rPr>
        <w:fldChar w:fldCharType="end"/>
      </w:r>
      <w:r w:rsidR="00235F87" w:rsidRPr="003511CA">
        <w:rPr>
          <w:rFonts w:ascii="Times New Roman" w:hAnsi="Times New Roman" w:cs="Times New Roman"/>
        </w:rPr>
        <w:t xml:space="preserve">. </w:t>
      </w:r>
      <w:r w:rsidR="00035CB5" w:rsidRPr="003511CA">
        <w:rPr>
          <w:rFonts w:ascii="Times New Roman" w:hAnsi="Times New Roman" w:cs="Times New Roman"/>
        </w:rPr>
        <w:t xml:space="preserve">Recent work has brought to light the vital role that winter ecological and biogeochemical processes play in </w:t>
      </w:r>
      <w:r w:rsidR="00674689" w:rsidRPr="003511CA">
        <w:rPr>
          <w:rFonts w:ascii="Times New Roman" w:hAnsi="Times New Roman" w:cs="Times New Roman"/>
        </w:rPr>
        <w:t>year-round</w:t>
      </w:r>
      <w:r w:rsidR="00035CB5" w:rsidRPr="003511CA">
        <w:rPr>
          <w:rFonts w:ascii="Times New Roman" w:hAnsi="Times New Roman" w:cs="Times New Roman"/>
        </w:rPr>
        <w:t xml:space="preserve"> conditions, with impacts that are felt in the subsequent spring and summer </w:t>
      </w:r>
      <w:r w:rsidR="00035CB5"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uwvm7PXR","properties":{"formattedCitation":"[3], [4], [5], [6]","plainCitation":"[3], [4], [5], [6]","noteIndex":0},"citationItems":[{"id":165,"uris":["http://zotero.org/users/local/243Lnhj0/items/C2GNQ8S9","http://zotero.org/users/15112760/items/C2GNQ8S9"],"itemData":{"id":165,"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label":"page"},{"id":177,"uris":["http://zotero.org/users/local/243Lnhj0/items/VYEPSZ9I","http://zotero.org/users/15112760/items/VYEPSZ9I"],"itemData":{"id":177,"type":"article-journal","abstract":"How climate change will affect the community dynamics and functionality of lake ecosystems during winter is still little understood. This is also true for phytoplankton in seasonally ice-covered temperate lakes which are particularly vulnerable to the presence or absence of ice. We examined changes in pelagic phytoplankton winter community structure in a north temperate lake (Müggelsee, Germany), covering 18 winters between 1995 and 2013. We tested how phytoplankton taxa composition varied along a winter-severity gradient and to what extent winter severity shaped the functional trait composition of overwintering phytoplankton communities using multivariate statistical analyses and a functional trait-based approach. We hypothesized that overwintering phytoplankton communities are dominated by taxa with trait combinations corresponding to the prevailing winter water column conditions, using ice thickness measurements as a winter-severity indicator. Winter severity had little effect on univariate diversity indicators (taxon richness and evenness), but a strong relationship was found between the phytoplankton community structure and winter severity when taxon trait identity was taken into account. Species responses to winter severity were mediated by the key functional traits: motility, nutritional mode, and the ability to form resting stages. Accordingly, one or the other of two functional groups dominated the phytoplankton biomass during mild winters (i.e., thin or no ice cover; phototrophic taxa) or severe winters (i.e., thick ice cover; exclusively motile taxa). Based on predicted milder winters for temperate regions and a reduction in ice-cover durations, phytoplankton communities during winter can be expected to comprise taxa that have a relative advantage when the water column is well mixed (i.e., need not be motile) and light is less limiting (i.e., need not be mixotrophic). A potential implication of this result is that winter severity promotes different communities at the vernal equinox, which may have different nutritional quality for the next trophic level and ecosystem-scale effects.","container-title":"Global Change Biology","DOI":"10.1111/gcb.13085","ISSN":"1365-2486","issue":"1","language":"en","license":"© 2015 John Wiley &amp; Sons Ltd","note":"_eprint: https://onlinelibrary.wiley.com/doi/pdf/10.1111/gcb.13085","page":"284-298","source":"Wiley Online Library","title":"Winter severity determines functional trait composition of phytoplankton in seasonally ice-covered lakes","volume":"22","author":[{"family":"Özkundakci","given":"Deniz"},{"family":"Gsell","given":"Alena S."},{"family":"Hintze","given":"Thomas"},{"family":"Täuscher","given":"Helgard"},{"family":"Adrian","given":"Rita"}],"issued":{"date-parts":[["2016"]]}},"label":"page"},{"id":167,"uris":["http://zotero.org/users/local/243Lnhj0/items/QENHRSEC","http://zotero.org/users/15112760/items/QENHRSEC"],"itemData":{"id":167,"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Volume 43, 2012","language":"en","note":"publisher: Annual Reviews","page":"429-448","source":"www.annualreviews.org","title":"Beyond the Plankton Ecology Group (PEG) Model: Mechanisms Driving Plankton Succession","title-short":"Beyond the Plankton Ecology Group (PEG) Model","volume":"43","author":[{"family":"Sommer","given":"Ulrich"},{"family":"Adrian","given":"Rita"},{"family":"Domis","given":"Lisette De Senerpont"},{"family":"Elser","given":"James J."},{"family":"Gaedke","given":"Ursula"},{"family":"Ibelings","given":"Bas"},{"family":"Jeppesen","given":"Erik"},{"family":"Lürling","given":"Miquel"},{"family":"Molinero","given":"Juan Carlos"},{"family":"Mooij","given":"Wolf M."},{"family":"Donk","given":"Ellen","dropping-particle":"van"},{"family":"Winder","given":"Monika"}],"issued":{"date-parts":[["2012",12,1]]}},"label":"page"},{"id":175,"uris":["http://zotero.org/users/local/243Lnhj0/items/L3U427G8","http://zotero.org/users/15112760/items/L3U427G8"],"itemData":{"id":175,"type":"article-journal","abstract":"Lake ice is an essential and integral part of the cryosphere and freshwater systems. The formation of lake ice affects the physical, hydrological, and biological conditions of ecological systems. Global warming may contribute to even shorter periods of ice cover in the lakes of the Frigid Zone, which adversely affects the growth of phytoplankton and primary productivity. This study was conducted for the purpose of evaluating the growth of phytoplankton and factors involved, in 28 ice-covered lakes across the Songnen Plain, in the Northeast of China, to understand how they take part in the whole-ecosystem functioning. A total of 1026 water samples were collected in April, September, and January during the period 2014–2018. In the frozen period, the concentration levels of dissolved organic carbon (DOC), total nitrogen (TN), and total phosphorus (TP) were all comparable with the spring and autumn. Despite the limited light availability and low temperature, the phytoplankton survived in sub-ice waters during winter with a low concentration of chlorophyll a (Chla). Its average concentration was positively correlated with the concentration observed in the previous autumn (rp = 0.563, p &lt; 0.01). According to the regression tree analysis, during the winter period, Chla was mainly related to the concentration of TN in sub-ice water (TNwater) and with the difference of concentration of TP between water and ice (TPcd). Furthermore, either in ice or in sub-ice water, the concentration of Chla was also significantly affected by total suspended matter (TSM) (p &lt; 0.05). The levels of TNwater, TPcd, and TSM could explain the 77.8% of the variance in the concentration of Chla during winter with contributions in the ranges of 25.5%–35.0%, 9.2%–11.3%, and 21.5%–34.0%, respectively (p &lt; 0.05). This research substantially contributes to comprehending how the existing conditions under-ice affect the whole ecosystem when the ice cover is reduced lakes or rivers.","container-title":"Journal of Environmental Management","DOI":"10.1016/j.jenvman.2020.111338","ISSN":"0301-4797","journalAbbreviation":"Journal of Environmental Management","page":"111338","source":"ScienceDirect","title":"Variability of chlorophyll and the influence factors during winter in seasonally ice-covered lakes","volume":"276","author":[{"family":"Wen","given":"Zhidan"},{"family":"Song","given":"Kaishan"},{"family":"Shang","given":"Yingxin"},{"family":"Lyu","given":"Lili"},{"family":"Yang","given":"Qian"},{"family":"Fang","given":"Chong"},{"family":"Du","given":"Jia"},{"family":"Li","given":"Sijia"},{"family":"Liu","given":"Ge"},{"family":"Zhang","given":"Baohua"},{"family":"Cheng","given":"Shuai"}],"issued":{"date-parts":[["2020",12,15]]}},"label":"page"}],"schema":"https://github.com/citation-style-language/schema/raw/master/csl-citation.json"} </w:instrText>
      </w:r>
      <w:r w:rsidR="00035CB5" w:rsidRPr="003511CA">
        <w:rPr>
          <w:rFonts w:ascii="Times New Roman" w:hAnsi="Times New Roman" w:cs="Times New Roman"/>
        </w:rPr>
        <w:fldChar w:fldCharType="separate"/>
      </w:r>
      <w:r w:rsidR="007834C7" w:rsidRPr="007834C7">
        <w:rPr>
          <w:rFonts w:ascii="Times New Roman" w:hAnsi="Times New Roman" w:cs="Times New Roman"/>
        </w:rPr>
        <w:t>[3], [4], [5], [6]</w:t>
      </w:r>
      <w:r w:rsidR="00035CB5" w:rsidRPr="003511CA">
        <w:rPr>
          <w:rFonts w:ascii="Times New Roman" w:hAnsi="Times New Roman" w:cs="Times New Roman"/>
        </w:rPr>
        <w:fldChar w:fldCharType="end"/>
      </w:r>
      <w:r w:rsidR="00745C3B" w:rsidRPr="003511CA">
        <w:rPr>
          <w:rFonts w:ascii="Times New Roman" w:hAnsi="Times New Roman" w:cs="Times New Roman"/>
        </w:rPr>
        <w:t>.</w:t>
      </w:r>
      <w:r w:rsidR="008340F5" w:rsidRPr="003511CA">
        <w:rPr>
          <w:rFonts w:ascii="Times New Roman" w:hAnsi="Times New Roman" w:cs="Times New Roman"/>
        </w:rPr>
        <w:t xml:space="preserve"> </w:t>
      </w:r>
      <w:r w:rsidR="00E5662E">
        <w:rPr>
          <w:rFonts w:ascii="Times New Roman" w:hAnsi="Times New Roman" w:cs="Times New Roman"/>
        </w:rPr>
        <w:t>Variable interannual</w:t>
      </w:r>
      <w:r w:rsidR="00683FFD" w:rsidRPr="003511CA">
        <w:rPr>
          <w:rFonts w:ascii="Times New Roman" w:hAnsi="Times New Roman" w:cs="Times New Roman"/>
        </w:rPr>
        <w:t xml:space="preserve"> winter conditions can upset normal lake processes</w:t>
      </w:r>
      <w:r w:rsidR="00BB792E" w:rsidRPr="003511CA">
        <w:rPr>
          <w:rFonts w:ascii="Times New Roman" w:hAnsi="Times New Roman" w:cs="Times New Roman"/>
        </w:rPr>
        <w:t xml:space="preserve"> and can have cascading effects on ecological and biogeochemical processe</w:t>
      </w:r>
      <w:r w:rsidR="00C953A3" w:rsidRPr="003511CA">
        <w:rPr>
          <w:rFonts w:ascii="Times New Roman" w:hAnsi="Times New Roman" w:cs="Times New Roman"/>
        </w:rPr>
        <w:t>s that can</w:t>
      </w:r>
      <w:r w:rsidR="00674689" w:rsidRPr="003511CA">
        <w:rPr>
          <w:rFonts w:ascii="Times New Roman" w:hAnsi="Times New Roman" w:cs="Times New Roman"/>
        </w:rPr>
        <w:t>,</w:t>
      </w:r>
      <w:r w:rsidR="00C953A3" w:rsidRPr="003511CA">
        <w:rPr>
          <w:rFonts w:ascii="Times New Roman" w:hAnsi="Times New Roman" w:cs="Times New Roman"/>
        </w:rPr>
        <w:t xml:space="preserve"> in turn</w:t>
      </w:r>
      <w:r w:rsidR="00674689" w:rsidRPr="003511CA">
        <w:rPr>
          <w:rFonts w:ascii="Times New Roman" w:hAnsi="Times New Roman" w:cs="Times New Roman"/>
        </w:rPr>
        <w:t>,</w:t>
      </w:r>
      <w:r w:rsidR="00C953A3" w:rsidRPr="003511CA">
        <w:rPr>
          <w:rFonts w:ascii="Times New Roman" w:hAnsi="Times New Roman" w:cs="Times New Roman"/>
        </w:rPr>
        <w:t xml:space="preserve"> threaten the Great Lakes’ </w:t>
      </w:r>
      <w:r w:rsidR="00B148F5" w:rsidRPr="003511CA">
        <w:rPr>
          <w:rFonts w:ascii="Times New Roman" w:hAnsi="Times New Roman" w:cs="Times New Roman"/>
        </w:rPr>
        <w:t xml:space="preserve">water quality and health of biological communities </w:t>
      </w:r>
      <w:r w:rsidR="00B148F5"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vXGnYCyX","properties":{"formattedCitation":"[3]","plainCitation":"[3]","noteIndex":0},"citationItems":[{"id":165,"uris":["http://zotero.org/users/local/243Lnhj0/items/C2GNQ8S9","http://zotero.org/users/15112760/items/C2GNQ8S9"],"itemData":{"id":165,"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schema":"https://github.com/citation-style-language/schema/raw/master/csl-citation.json"} </w:instrText>
      </w:r>
      <w:r w:rsidR="00B148F5" w:rsidRPr="003511CA">
        <w:rPr>
          <w:rFonts w:ascii="Times New Roman" w:hAnsi="Times New Roman" w:cs="Times New Roman"/>
        </w:rPr>
        <w:fldChar w:fldCharType="separate"/>
      </w:r>
      <w:r w:rsidR="007834C7" w:rsidRPr="007834C7">
        <w:rPr>
          <w:rFonts w:ascii="Times New Roman" w:hAnsi="Times New Roman" w:cs="Times New Roman"/>
        </w:rPr>
        <w:t>[3]</w:t>
      </w:r>
      <w:r w:rsidR="00B148F5" w:rsidRPr="003511CA">
        <w:rPr>
          <w:rFonts w:ascii="Times New Roman" w:hAnsi="Times New Roman" w:cs="Times New Roman"/>
        </w:rPr>
        <w:fldChar w:fldCharType="end"/>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special interest since they are responsible for much of the nutrient and carbon cycling in aqueous </w:t>
      </w:r>
      <w:r w:rsidR="0061267F">
        <w:rPr>
          <w:rFonts w:ascii="Times New Roman" w:hAnsi="Times New Roman" w:cs="Times New Roman"/>
        </w:rPr>
        <w:t xml:space="preserve">environments. </w:t>
      </w:r>
      <w:r w:rsidR="0000289A" w:rsidRPr="003511CA">
        <w:rPr>
          <w:rFonts w:ascii="Times New Roman" w:hAnsi="Times New Roman" w:cs="Times New Roman"/>
        </w:rPr>
        <w:t xml:space="preserve">Microbial communities can fluctuate in their assemblages </w:t>
      </w:r>
      <w:r w:rsidR="0000289A"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MUNsGrS7","properties":{"formattedCitation":"[7], [8]","plainCitation":"[7], [8]","noteIndex":0},"citationItems":[{"id":1170,"uris":["http://zotero.org/users/15112760/items/LYRMKHQC"],"itemData":{"id":1170,"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1,"uris":["http://zotero.org/users/15112760/items/R3LPVD9J"],"itemData":{"id":1171,"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7834C7" w:rsidRPr="007834C7">
        <w:rPr>
          <w:rFonts w:ascii="Times New Roman" w:hAnsi="Times New Roman" w:cs="Times New Roman"/>
        </w:rPr>
        <w:t>[7], [8]</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their metabolism </w:t>
      </w:r>
      <w:r w:rsidR="0000289A"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itD9ir3G","properties":{"formattedCitation":"[9]","plainCitation":"[9]","noteIndex":0},"citationItems":[{"id":1174,"uris":["http://zotero.org/users/15112760/items/YXQ78XJE"],"itemData":{"id":1174,"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7834C7" w:rsidRPr="007834C7">
        <w:rPr>
          <w:rFonts w:ascii="Times New Roman" w:hAnsi="Times New Roman" w:cs="Times New Roman"/>
        </w:rPr>
        <w:t>[9]</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VUhhn3Xj","properties":{"formattedCitation":"[10]","plainCitation":"[10]","noteIndex":0},"citationItems":[{"id":1167,"uris":["http://zotero.org/users/15112760/items/4TN8TKVG"],"itemData":{"id":1167,"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7834C7" w:rsidRPr="007834C7">
        <w:rPr>
          <w:rFonts w:ascii="Times New Roman" w:hAnsi="Times New Roman" w:cs="Times New Roman"/>
        </w:rPr>
        <w:t>[10]</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7834C7">
        <w:rPr>
          <w:rFonts w:ascii="Times New Roman" w:hAnsi="Times New Roman" w:cs="Times New Roman"/>
        </w:rPr>
        <w:instrText xml:space="preserve"> ADDIN ZOTERO_ITEM CSL_CITATION {"citationID":"nj7Eu6qL","properties":{"formattedCitation":"[11], [12]","plainCitation":"[11], [12]","noteIndex":0},"citationItems":[{"id":195,"uris":["http://zotero.org/users/15112760/items/LHKP2VUF"],"itemData":{"id":195,"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193,"uris":["http://zotero.org/users/15112760/items/AJILPCDL"],"itemData":{"id":193,"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7834C7" w:rsidRPr="007834C7">
        <w:rPr>
          <w:rFonts w:ascii="Times New Roman" w:hAnsi="Times New Roman" w:cs="Times New Roman"/>
        </w:rPr>
        <w:t>[11], [12]</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as temperature, dissolved organic matter (DOM), and nutrient availability.</w:t>
      </w:r>
      <w:r w:rsidR="00180285">
        <w:rPr>
          <w:rFonts w:ascii="Times New Roman" w:hAnsi="Times New Roman" w:cs="Times New Roman"/>
        </w:rPr>
        <w:t xml:space="preserve"> Not only </w:t>
      </w:r>
      <w:r w:rsidR="005F7B43">
        <w:rPr>
          <w:rFonts w:ascii="Times New Roman" w:hAnsi="Times New Roman" w:cs="Times New Roman"/>
        </w:rPr>
        <w:t xml:space="preserve">would disruptions caused by </w:t>
      </w:r>
      <w:r w:rsidR="00376FCF">
        <w:rPr>
          <w:rFonts w:ascii="Times New Roman" w:hAnsi="Times New Roman" w:cs="Times New Roman"/>
        </w:rPr>
        <w:t xml:space="preserve">inputs of nutrients and DOM and </w:t>
      </w:r>
      <w:r w:rsidR="00230A28">
        <w:rPr>
          <w:rFonts w:ascii="Times New Roman" w:hAnsi="Times New Roman" w:cs="Times New Roman"/>
        </w:rPr>
        <w:t>seasonal variation cause perturbations in biogeochemical cycles, but changes in stoichiometric ratios (</w:t>
      </w:r>
      <w:r w:rsidR="00CB75CB">
        <w:rPr>
          <w:rFonts w:ascii="Times New Roman" w:hAnsi="Times New Roman" w:cs="Times New Roman"/>
        </w:rPr>
        <w:t>C:N</w:t>
      </w:r>
      <w:r w:rsidR="00535D47">
        <w:rPr>
          <w:rFonts w:ascii="Times New Roman" w:hAnsi="Times New Roman" w:cs="Times New Roman"/>
        </w:rPr>
        <w:t xml:space="preserve">:P) can have impacts on </w:t>
      </w:r>
      <w:r w:rsidR="00FC26E8">
        <w:rPr>
          <w:rFonts w:ascii="Times New Roman" w:hAnsi="Times New Roman" w:cs="Times New Roman"/>
        </w:rPr>
        <w:t xml:space="preserve">essential fatty acids and </w:t>
      </w:r>
      <w:r w:rsidR="0008505F">
        <w:rPr>
          <w:rFonts w:ascii="Times New Roman" w:hAnsi="Times New Roman" w:cs="Times New Roman"/>
        </w:rPr>
        <w:t>overall,</w:t>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could provide for higher trophic levels </w:t>
      </w:r>
      <w:r w:rsidR="0008505F">
        <w:rPr>
          <w:rFonts w:ascii="Times New Roman" w:hAnsi="Times New Roman" w:cs="Times New Roman"/>
        </w:rPr>
        <w:t xml:space="preserve">(zooplankton and fish). </w:t>
      </w:r>
      <w:r w:rsidR="009B3C7A">
        <w:rPr>
          <w:rFonts w:ascii="Times New Roman" w:hAnsi="Times New Roman" w:cs="Times New Roman"/>
        </w:rPr>
        <w:t>W</w:t>
      </w:r>
      <w:r w:rsidR="00A00135" w:rsidRPr="003511CA">
        <w:rPr>
          <w:rFonts w:ascii="Times New Roman" w:hAnsi="Times New Roman" w:cs="Times New Roman"/>
        </w:rPr>
        <w:t xml:space="preserve">inter is an integral component of annual limnological processes, </w:t>
      </w:r>
      <w:r w:rsidR="001223A7">
        <w:rPr>
          <w:rFonts w:ascii="Times New Roman" w:hAnsi="Times New Roman" w:cs="Times New Roman"/>
        </w:rPr>
        <w:t xml:space="preserve">and the better we understand </w:t>
      </w:r>
      <w:r w:rsidR="009D61B4">
        <w:rPr>
          <w:rFonts w:ascii="Times New Roman" w:hAnsi="Times New Roman" w:cs="Times New Roman"/>
        </w:rPr>
        <w:t xml:space="preserve">its role, </w:t>
      </w:r>
      <w:r w:rsidR="00A00135" w:rsidRPr="003511CA">
        <w:rPr>
          <w:rFonts w:ascii="Times New Roman" w:hAnsi="Times New Roman" w:cs="Times New Roman"/>
        </w:rPr>
        <w:t xml:space="preserve">the better we will be able to </w:t>
      </w:r>
      <w:r w:rsidR="00BB3BFD" w:rsidRPr="003511CA">
        <w:rPr>
          <w:rFonts w:ascii="Times New Roman" w:hAnsi="Times New Roman" w:cs="Times New Roman"/>
        </w:rPr>
        <w:t xml:space="preserve">apply </w:t>
      </w:r>
      <w:r w:rsidR="009D61B4">
        <w:rPr>
          <w:rFonts w:ascii="Times New Roman" w:hAnsi="Times New Roman" w:cs="Times New Roman"/>
        </w:rPr>
        <w:t xml:space="preserve">inform </w:t>
      </w:r>
      <w:r w:rsidR="00DF1EF7">
        <w:rPr>
          <w:rFonts w:ascii="Times New Roman" w:hAnsi="Times New Roman" w:cs="Times New Roman"/>
        </w:rPr>
        <w:t xml:space="preserve">future research and apply </w:t>
      </w:r>
      <w:r w:rsidR="00BB3BFD" w:rsidRPr="003511CA">
        <w:rPr>
          <w:rFonts w:ascii="Times New Roman" w:hAnsi="Times New Roman" w:cs="Times New Roman"/>
        </w:rPr>
        <w:t>effective measures</w:t>
      </w:r>
      <w:r w:rsidR="005A57C2" w:rsidRPr="003511CA">
        <w:rPr>
          <w:rFonts w:ascii="Times New Roman" w:hAnsi="Times New Roman" w:cs="Times New Roman"/>
        </w:rPr>
        <w:t xml:space="preserve"> to </w:t>
      </w:r>
      <w:r w:rsidR="009B3C7A">
        <w:rPr>
          <w:rFonts w:ascii="Times New Roman" w:hAnsi="Times New Roman" w:cs="Times New Roman"/>
        </w:rPr>
        <w:t>manage</w:t>
      </w:r>
      <w:r w:rsidR="005A57C2" w:rsidRPr="003511CA">
        <w:rPr>
          <w:rFonts w:ascii="Times New Roman" w:hAnsi="Times New Roman" w:cs="Times New Roman"/>
        </w:rPr>
        <w:t xml:space="preserve"> </w:t>
      </w:r>
      <w:r w:rsidR="00674689" w:rsidRPr="003511CA">
        <w:rPr>
          <w:rFonts w:ascii="Times New Roman" w:hAnsi="Times New Roman" w:cs="Times New Roman"/>
        </w:rPr>
        <w:t>the</w:t>
      </w:r>
      <w:r w:rsidR="005A57C2" w:rsidRPr="003511CA">
        <w:rPr>
          <w:rFonts w:ascii="Times New Roman" w:hAnsi="Times New Roman" w:cs="Times New Roman"/>
        </w:rPr>
        <w:t xml:space="preserve"> Great Lakes and </w:t>
      </w:r>
      <w:r w:rsidR="009B3C7A">
        <w:rPr>
          <w:rFonts w:ascii="Times New Roman" w:hAnsi="Times New Roman" w:cs="Times New Roman"/>
        </w:rPr>
        <w:t>maintain</w:t>
      </w:r>
      <w:r w:rsidR="00082036">
        <w:rPr>
          <w:rFonts w:ascii="Times New Roman" w:hAnsi="Times New Roman" w:cs="Times New Roman"/>
        </w:rPr>
        <w:t xml:space="preserve"> healthy </w:t>
      </w:r>
      <w:r w:rsidR="00DF1EF7">
        <w:rPr>
          <w:rFonts w:ascii="Times New Roman" w:hAnsi="Times New Roman" w:cs="Times New Roman"/>
        </w:rPr>
        <w:t>ecosystems and communities.</w:t>
      </w:r>
    </w:p>
    <w:p w14:paraId="4D56D003" w14:textId="0C8314F9" w:rsidR="008B4BC9"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my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investigate </w:t>
      </w:r>
      <w:r w:rsidR="00B155BE" w:rsidRPr="003511CA">
        <w:rPr>
          <w:rFonts w:ascii="Times New Roman" w:hAnsi="Times New Roman" w:cs="Times New Roman"/>
        </w:rPr>
        <w:t xml:space="preserve">how seasonality </w:t>
      </w:r>
      <w:r w:rsidR="00A779F7" w:rsidRPr="003511CA">
        <w:rPr>
          <w:rFonts w:ascii="Times New Roman" w:hAnsi="Times New Roman" w:cs="Times New Roman"/>
        </w:rPr>
        <w:t xml:space="preserve">impacts </w:t>
      </w:r>
      <w:r w:rsidR="0004003A" w:rsidRPr="003511CA">
        <w:rPr>
          <w:rFonts w:ascii="Times New Roman" w:hAnsi="Times New Roman" w:cs="Times New Roman"/>
        </w:rPr>
        <w:t xml:space="preserve">microbial communities, with an emphasis on </w:t>
      </w:r>
      <w:r w:rsidR="00D93858" w:rsidRPr="003511CA">
        <w:rPr>
          <w:rFonts w:ascii="Times New Roman" w:hAnsi="Times New Roman" w:cs="Times New Roman"/>
        </w:rPr>
        <w:t>the transition from winter to spring.</w:t>
      </w:r>
      <w:r w:rsidR="00B91515">
        <w:rPr>
          <w:rFonts w:ascii="Times New Roman" w:hAnsi="Times New Roman" w:cs="Times New Roman"/>
        </w:rPr>
        <w:t xml:space="preserve">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to changes in particulate organic matter</w:t>
      </w:r>
      <w:r w:rsidR="000C678C">
        <w:rPr>
          <w:rFonts w:ascii="Times New Roman" w:hAnsi="Times New Roman" w:cs="Times New Roman"/>
        </w:rPr>
        <w:t xml:space="preserve"> in conjunction with seasonal changes in temperature</w:t>
      </w:r>
      <w:r w:rsidR="008B73C6">
        <w:rPr>
          <w:rFonts w:ascii="Times New Roman" w:hAnsi="Times New Roman" w:cs="Times New Roman"/>
        </w:rPr>
        <w:t xml:space="preserve"> </w:t>
      </w:r>
      <w:r w:rsidR="004713F8">
        <w:rPr>
          <w:rFonts w:ascii="Times New Roman" w:hAnsi="Times New Roman" w:cs="Times New Roman"/>
          <w:b/>
          <w:bCs/>
        </w:rPr>
        <w:t xml:space="preserve">Hypothesis 1 (H1): </w:t>
      </w:r>
      <w:r w:rsidR="004713F8">
        <w:rPr>
          <w:rFonts w:ascii="Times New Roman" w:hAnsi="Times New Roman" w:cs="Times New Roman"/>
        </w:rPr>
        <w:t>O</w:t>
      </w:r>
      <w:r w:rsidR="00A65A84">
        <w:rPr>
          <w:rFonts w:ascii="Times New Roman" w:hAnsi="Times New Roman" w:cs="Times New Roman"/>
        </w:rPr>
        <w:t>ligotrophic systems will be more susceptible to temperature</w:t>
      </w:r>
      <w:r w:rsidR="0089079E">
        <w:rPr>
          <w:rFonts w:ascii="Times New Roman" w:hAnsi="Times New Roman" w:cs="Times New Roman"/>
        </w:rPr>
        <w:t xml:space="preserve"> effects on</w:t>
      </w:r>
      <w:r w:rsidR="00FE6EAD">
        <w:rPr>
          <w:rFonts w:ascii="Times New Roman" w:hAnsi="Times New Roman" w:cs="Times New Roman"/>
        </w:rPr>
        <w:t xml:space="preserve"> bacterial stoichiometry</w:t>
      </w:r>
      <w:r w:rsidR="005418A0">
        <w:rPr>
          <w:rFonts w:ascii="Times New Roman" w:hAnsi="Times New Roman" w:cs="Times New Roman"/>
        </w:rPr>
        <w:t>,</w:t>
      </w:r>
      <w:r w:rsidR="00373FBC">
        <w:rPr>
          <w:rFonts w:ascii="Times New Roman" w:hAnsi="Times New Roman" w:cs="Times New Roman"/>
        </w:rPr>
        <w:t xml:space="preserve"> shown by an increase in P content and </w:t>
      </w:r>
      <w:r w:rsidR="005418A0">
        <w:rPr>
          <w:rFonts w:ascii="Times New Roman" w:hAnsi="Times New Roman" w:cs="Times New Roman"/>
        </w:rPr>
        <w:t>cell size</w:t>
      </w:r>
      <w:r w:rsidR="0070282B">
        <w:rPr>
          <w:rFonts w:ascii="Times New Roman" w:hAnsi="Times New Roman" w:cs="Times New Roman"/>
        </w:rPr>
        <w:t xml:space="preserve">. </w:t>
      </w:r>
      <w:r w:rsidR="0070282B">
        <w:rPr>
          <w:rFonts w:ascii="Times New Roman" w:hAnsi="Times New Roman" w:cs="Times New Roman"/>
          <w:b/>
          <w:bCs/>
        </w:rPr>
        <w:t>Hypothesis 1 (H2):</w:t>
      </w:r>
      <w:r w:rsidR="00F77381">
        <w:rPr>
          <w:rFonts w:ascii="Times New Roman" w:hAnsi="Times New Roman" w:cs="Times New Roman"/>
          <w:b/>
          <w:bCs/>
        </w:rPr>
        <w:t xml:space="preserve"> </w:t>
      </w:r>
      <w:r w:rsidR="00F77381">
        <w:rPr>
          <w:rFonts w:ascii="Times New Roman" w:hAnsi="Times New Roman" w:cs="Times New Roman"/>
        </w:rPr>
        <w:t xml:space="preserve">Less severe winters, </w:t>
      </w:r>
      <w:r w:rsidR="0051784F">
        <w:rPr>
          <w:rFonts w:ascii="Times New Roman" w:hAnsi="Times New Roman" w:cs="Times New Roman"/>
        </w:rPr>
        <w:t xml:space="preserve">will </w:t>
      </w:r>
      <w:r w:rsidR="0000700B">
        <w:rPr>
          <w:rFonts w:ascii="Times New Roman" w:hAnsi="Times New Roman" w:cs="Times New Roman"/>
        </w:rPr>
        <w:t>show a moderate response in stoichiometric plasticity</w:t>
      </w:r>
      <w:r w:rsidR="000205AC">
        <w:rPr>
          <w:rFonts w:ascii="Times New Roman" w:hAnsi="Times New Roman" w:cs="Times New Roman"/>
        </w:rPr>
        <w:t>.</w:t>
      </w:r>
      <w:r w:rsidR="0070282B">
        <w:rPr>
          <w:rFonts w:ascii="Times New Roman" w:hAnsi="Times New Roman" w:cs="Times New Roman"/>
          <w:b/>
          <w:bCs/>
        </w:rPr>
        <w:t xml:space="preserve"> </w:t>
      </w:r>
      <w:r w:rsidR="00830F82">
        <w:rPr>
          <w:rFonts w:ascii="Times New Roman" w:hAnsi="Times New Roman" w:cs="Times New Roman"/>
          <w:b/>
          <w:bCs/>
        </w:rPr>
        <w:t xml:space="preserve">Objective 2: </w:t>
      </w:r>
      <w:r w:rsidR="00830F82">
        <w:rPr>
          <w:rFonts w:ascii="Times New Roman" w:hAnsi="Times New Roman" w:cs="Times New Roman"/>
        </w:rPr>
        <w:t>e</w:t>
      </w:r>
      <w:r w:rsidR="0050017F">
        <w:rPr>
          <w:rFonts w:ascii="Times New Roman" w:hAnsi="Times New Roman" w:cs="Times New Roman"/>
        </w:rPr>
        <w:t>valuate microbial community resilienc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3</w:t>
      </w:r>
      <w:r w:rsidR="00EE243B">
        <w:rPr>
          <w:rFonts w:ascii="Times New Roman" w:hAnsi="Times New Roman" w:cs="Times New Roman"/>
          <w:b/>
          <w:bCs/>
        </w:rPr>
        <w:t xml:space="preserve"> (H</w:t>
      </w:r>
      <w:r w:rsidR="0070282B">
        <w:rPr>
          <w:rFonts w:ascii="Times New Roman" w:hAnsi="Times New Roman" w:cs="Times New Roman"/>
          <w:b/>
          <w:bCs/>
        </w:rPr>
        <w:t>3</w:t>
      </w:r>
      <w:r w:rsidR="00EE243B">
        <w:rPr>
          <w:rFonts w:ascii="Times New Roman" w:hAnsi="Times New Roman" w:cs="Times New Roman"/>
          <w:b/>
          <w:bCs/>
        </w:rPr>
        <w:t>):</w:t>
      </w:r>
      <w:r w:rsidR="00EE243B">
        <w:rPr>
          <w:rFonts w:ascii="Times New Roman" w:hAnsi="Times New Roman" w:cs="Times New Roman"/>
        </w:rPr>
        <w:t xml:space="preserve"> </w:t>
      </w:r>
      <w:r w:rsidR="00A73D40">
        <w:rPr>
          <w:rFonts w:ascii="Times New Roman" w:hAnsi="Times New Roman" w:cs="Times New Roman"/>
        </w:rPr>
        <w:t xml:space="preserve">oligotrophic systems </w:t>
      </w:r>
      <w:r w:rsidR="00BC25C4">
        <w:rPr>
          <w:rFonts w:ascii="Times New Roman" w:hAnsi="Times New Roman" w:cs="Times New Roman"/>
        </w:rPr>
        <w:t>will have a</w:t>
      </w:r>
      <w:r w:rsidR="00EE243B">
        <w:rPr>
          <w:rFonts w:ascii="Times New Roman" w:hAnsi="Times New Roman" w:cs="Times New Roman"/>
        </w:rPr>
        <w:t xml:space="preserve"> </w:t>
      </w:r>
      <w:r w:rsidR="00BC25C4">
        <w:rPr>
          <w:rFonts w:ascii="Times New Roman" w:hAnsi="Times New Roman" w:cs="Times New Roman"/>
        </w:rPr>
        <w:t xml:space="preserve">lower functional redundancy when compared to </w:t>
      </w:r>
      <w:r w:rsidR="00EB0546">
        <w:rPr>
          <w:rFonts w:ascii="Times New Roman" w:hAnsi="Times New Roman" w:cs="Times New Roman"/>
        </w:rPr>
        <w:t>eutrophic systems</w:t>
      </w:r>
      <w:r w:rsidR="00EE243B">
        <w:rPr>
          <w:rFonts w:ascii="Times New Roman" w:hAnsi="Times New Roman" w:cs="Times New Roman"/>
        </w:rPr>
        <w:t>, marked by</w:t>
      </w:r>
      <w:r w:rsidR="00DC49C9">
        <w:rPr>
          <w:rFonts w:ascii="Times New Roman" w:hAnsi="Times New Roman" w:cs="Times New Roman"/>
        </w:rPr>
        <w:t xml:space="preserve"> more specialized taxa</w:t>
      </w:r>
      <w:r w:rsidR="00A662B3">
        <w:rPr>
          <w:rFonts w:ascii="Times New Roman" w:hAnsi="Times New Roman" w:cs="Times New Roman"/>
        </w:rPr>
        <w:t xml:space="preserve"> </w:t>
      </w:r>
      <w:r w:rsidR="00091910">
        <w:rPr>
          <w:rFonts w:ascii="Times New Roman" w:hAnsi="Times New Roman" w:cs="Times New Roman"/>
        </w:rPr>
        <w:t>when compared to eutrophic systems</w:t>
      </w:r>
      <w:r w:rsidR="00216DA8">
        <w:rPr>
          <w:rFonts w:ascii="Times New Roman" w:hAnsi="Times New Roman" w:cs="Times New Roman"/>
        </w:rPr>
        <w:t xml:space="preserve"> making oligotrophic systems less resilient to changes in environmental conditions.</w:t>
      </w:r>
      <w:r w:rsidR="002F5830">
        <w:rPr>
          <w:rFonts w:ascii="Times New Roman" w:hAnsi="Times New Roman" w:cs="Times New Roman"/>
        </w:rPr>
        <w:t xml:space="preserve"> </w:t>
      </w:r>
      <w:r w:rsidR="00216DA8">
        <w:rPr>
          <w:rFonts w:ascii="Times New Roman" w:hAnsi="Times New Roman" w:cs="Times New Roman"/>
        </w:rPr>
        <w:t xml:space="preserve"> </w:t>
      </w:r>
    </w:p>
    <w:p w14:paraId="7EB8E020" w14:textId="67C4162B" w:rsidR="00E67013" w:rsidRPr="00037DFF" w:rsidRDefault="008B4BC9" w:rsidP="00EE54A0">
      <w:pPr>
        <w:rPr>
          <w:rFonts w:ascii="Times New Roman" w:hAnsi="Times New Roman" w:cs="Times New Roman"/>
        </w:rPr>
      </w:pPr>
      <w:r>
        <w:rPr>
          <w:rFonts w:ascii="Times New Roman" w:hAnsi="Times New Roman" w:cs="Times New Roman"/>
          <w:b/>
          <w:bCs/>
          <w:i/>
          <w:iCs/>
        </w:rPr>
        <w:t xml:space="preserve">Relation to MISG strategic plan: </w:t>
      </w:r>
      <w:r w:rsidR="008E0873">
        <w:rPr>
          <w:rFonts w:ascii="Times New Roman" w:hAnsi="Times New Roman" w:cs="Times New Roman"/>
        </w:rPr>
        <w:t xml:space="preserve">The </w:t>
      </w:r>
      <w:r w:rsidR="006E0B51">
        <w:rPr>
          <w:rFonts w:ascii="Times New Roman" w:hAnsi="Times New Roman" w:cs="Times New Roman"/>
        </w:rPr>
        <w:t xml:space="preserve">proposed </w:t>
      </w:r>
      <w:r w:rsidR="008E0873">
        <w:rPr>
          <w:rFonts w:ascii="Times New Roman" w:hAnsi="Times New Roman" w:cs="Times New Roman"/>
        </w:rPr>
        <w:t>research directly related to the 2024-2027 Michigan Sea Grant Strategic plan</w:t>
      </w:r>
      <w:r w:rsidR="00243EFA">
        <w:rPr>
          <w:rFonts w:ascii="Times New Roman" w:hAnsi="Times New Roman" w:cs="Times New Roman"/>
        </w:rPr>
        <w:t xml:space="preserve"> </w:t>
      </w:r>
      <w:r w:rsidR="00087473">
        <w:rPr>
          <w:rFonts w:ascii="Times New Roman" w:hAnsi="Times New Roman" w:cs="Times New Roman"/>
          <w:b/>
          <w:bCs/>
        </w:rPr>
        <w:t>Goal 1</w:t>
      </w:r>
      <w:r w:rsidR="004E7F49">
        <w:rPr>
          <w:rFonts w:ascii="Times New Roman" w:hAnsi="Times New Roman" w:cs="Times New Roman"/>
          <w:b/>
          <w:bCs/>
        </w:rPr>
        <w:t xml:space="preserve">, </w:t>
      </w:r>
      <w:r w:rsidR="001D23DC">
        <w:rPr>
          <w:rFonts w:ascii="Times New Roman" w:hAnsi="Times New Roman" w:cs="Times New Roman"/>
          <w:b/>
          <w:bCs/>
        </w:rPr>
        <w:t xml:space="preserve">Desired Outcome 1.2, </w:t>
      </w:r>
      <w:r w:rsidR="001D23DC">
        <w:rPr>
          <w:rFonts w:ascii="Times New Roman" w:hAnsi="Times New Roman" w:cs="Times New Roman"/>
        </w:rPr>
        <w:t>“</w:t>
      </w:r>
      <w:r w:rsidR="001E3771">
        <w:rPr>
          <w:rFonts w:ascii="Times New Roman" w:hAnsi="Times New Roman" w:cs="Times New Roman"/>
        </w:rPr>
        <w:t>Educators, students, and lifelong learners have current information</w:t>
      </w:r>
      <w:r w:rsidR="00590CFC">
        <w:rPr>
          <w:rFonts w:ascii="Times New Roman" w:hAnsi="Times New Roman" w:cs="Times New Roman"/>
        </w:rPr>
        <w:t xml:space="preserve"> and innovative tools that meet or exceed relevant standards and practices”</w:t>
      </w:r>
      <w:r w:rsidR="005A3913">
        <w:rPr>
          <w:rFonts w:ascii="Times New Roman" w:hAnsi="Times New Roman" w:cs="Times New Roman"/>
        </w:rPr>
        <w:t>.</w:t>
      </w:r>
      <w:r w:rsidR="00074584">
        <w:rPr>
          <w:rFonts w:ascii="Times New Roman" w:hAnsi="Times New Roman" w:cs="Times New Roman"/>
        </w:rPr>
        <w:t xml:space="preserve"> </w:t>
      </w:r>
      <w:r w:rsidR="00515DDA">
        <w:rPr>
          <w:rFonts w:ascii="Times New Roman" w:hAnsi="Times New Roman" w:cs="Times New Roman"/>
          <w:b/>
          <w:bCs/>
        </w:rPr>
        <w:t>Goal 3, Desired Outcome 3.</w:t>
      </w:r>
      <w:r w:rsidR="007D36C5">
        <w:rPr>
          <w:rFonts w:ascii="Times New Roman" w:hAnsi="Times New Roman" w:cs="Times New Roman"/>
          <w:b/>
          <w:bCs/>
        </w:rPr>
        <w:t>2</w:t>
      </w:r>
      <w:r w:rsidR="00D53077">
        <w:rPr>
          <w:rFonts w:ascii="Times New Roman" w:hAnsi="Times New Roman" w:cs="Times New Roman"/>
          <w:b/>
          <w:bCs/>
        </w:rPr>
        <w:t xml:space="preserve">, </w:t>
      </w:r>
      <w:r w:rsidR="00D53077">
        <w:rPr>
          <w:rFonts w:ascii="Times New Roman" w:hAnsi="Times New Roman" w:cs="Times New Roman"/>
        </w:rPr>
        <w:t>“Evidence-based science, traditional and local, and innovative solutions inform and improve management and conservation of coastal habitats”.</w:t>
      </w:r>
      <w:r w:rsidR="00F37CC3">
        <w:rPr>
          <w:rFonts w:ascii="Times New Roman" w:hAnsi="Times New Roman" w:cs="Times New Roman"/>
        </w:rPr>
        <w:t xml:space="preserve"> </w:t>
      </w:r>
      <w:r w:rsidR="00F37CC3">
        <w:rPr>
          <w:rFonts w:ascii="Times New Roman" w:hAnsi="Times New Roman" w:cs="Times New Roman"/>
          <w:b/>
          <w:bCs/>
        </w:rPr>
        <w:t>Goal 7, Desire</w:t>
      </w:r>
      <w:r w:rsidR="00C1323B">
        <w:rPr>
          <w:rFonts w:ascii="Times New Roman" w:hAnsi="Times New Roman" w:cs="Times New Roman"/>
          <w:b/>
          <w:bCs/>
        </w:rPr>
        <w:t>d</w:t>
      </w:r>
      <w:r w:rsidR="00F37CC3">
        <w:rPr>
          <w:rFonts w:ascii="Times New Roman" w:hAnsi="Times New Roman" w:cs="Times New Roman"/>
          <w:b/>
          <w:bCs/>
        </w:rPr>
        <w:t xml:space="preserve"> Outcome 7.</w:t>
      </w:r>
      <w:r w:rsidR="00037DFF">
        <w:rPr>
          <w:rFonts w:ascii="Times New Roman" w:hAnsi="Times New Roman" w:cs="Times New Roman"/>
          <w:b/>
          <w:bCs/>
        </w:rPr>
        <w:t xml:space="preserve">1, </w:t>
      </w:r>
      <w:r w:rsidR="00037DFF">
        <w:rPr>
          <w:rFonts w:ascii="Times New Roman" w:hAnsi="Times New Roman" w:cs="Times New Roman"/>
        </w:rPr>
        <w:t xml:space="preserve">“Scientific understanding, including traditional and local knowledge, provides foundational information, and all community members </w:t>
      </w:r>
      <w:r w:rsidR="00E129FF">
        <w:rPr>
          <w:rFonts w:ascii="Times New Roman" w:hAnsi="Times New Roman" w:cs="Times New Roman"/>
        </w:rPr>
        <w:t xml:space="preserve">understand the impacts of changing conditions and coastal hazards and </w:t>
      </w:r>
      <w:r w:rsidR="00E12558">
        <w:rPr>
          <w:rFonts w:ascii="Times New Roman" w:hAnsi="Times New Roman" w:cs="Times New Roman"/>
        </w:rPr>
        <w:t>can</w:t>
      </w:r>
      <w:r w:rsidR="00E129FF">
        <w:rPr>
          <w:rFonts w:ascii="Times New Roman" w:hAnsi="Times New Roman" w:cs="Times New Roman"/>
        </w:rPr>
        <w:t xml:space="preserve"> prepare, respond and adapt</w:t>
      </w:r>
      <w:r w:rsidR="00E12558">
        <w:rPr>
          <w:rFonts w:ascii="Times New Roman" w:hAnsi="Times New Roman" w:cs="Times New Roman"/>
        </w:rPr>
        <w:t>”.</w:t>
      </w:r>
    </w:p>
    <w:p w14:paraId="6DD18A53" w14:textId="60D2842A" w:rsidR="00431A50" w:rsidRPr="00C63F50" w:rsidRDefault="007774DD" w:rsidP="00EE54A0">
      <w:pPr>
        <w:rPr>
          <w:rFonts w:ascii="Times New Roman" w:hAnsi="Times New Roman" w:cs="Times New Roman"/>
        </w:rPr>
      </w:pPr>
      <w:r>
        <w:rPr>
          <w:rFonts w:ascii="Times New Roman" w:hAnsi="Times New Roman" w:cs="Times New Roman"/>
          <w:b/>
          <w:bCs/>
          <w:i/>
          <w:iCs/>
        </w:rPr>
        <w:t xml:space="preserve">Experimental Design: </w:t>
      </w:r>
      <w:r w:rsidR="006525C1">
        <w:rPr>
          <w:rFonts w:ascii="Times New Roman" w:hAnsi="Times New Roman" w:cs="Times New Roman"/>
          <w:b/>
          <w:bCs/>
        </w:rPr>
        <w:t>Experiment 1:</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H1</w:t>
      </w:r>
      <w:r w:rsidR="000205AC">
        <w:rPr>
          <w:rFonts w:ascii="Times New Roman" w:hAnsi="Times New Roman" w:cs="Times New Roman"/>
          <w:b/>
          <w:bCs/>
        </w:rPr>
        <w:t xml:space="preserve"> and H2</w:t>
      </w:r>
      <w:r w:rsidR="002D396D">
        <w:rPr>
          <w:rFonts w:ascii="Times New Roman" w:hAnsi="Times New Roman" w:cs="Times New Roman"/>
          <w:b/>
          <w:bCs/>
        </w:rPr>
        <w:t xml:space="preserve">, </w:t>
      </w:r>
      <w:r w:rsidR="002D396D">
        <w:rPr>
          <w:rFonts w:ascii="Times New Roman" w:hAnsi="Times New Roman" w:cs="Times New Roman"/>
        </w:rPr>
        <w:t>b</w:t>
      </w:r>
      <w:r w:rsidR="007E67B2">
        <w:rPr>
          <w:rFonts w:ascii="Times New Roman" w:hAnsi="Times New Roman" w:cs="Times New Roman"/>
        </w:rPr>
        <w:t xml:space="preserve">acterial communities </w:t>
      </w:r>
      <w:r w:rsidR="006A3248">
        <w:rPr>
          <w:rFonts w:ascii="Times New Roman" w:hAnsi="Times New Roman" w:cs="Times New Roman"/>
        </w:rPr>
        <w:t xml:space="preserve">from </w:t>
      </w:r>
      <w:r w:rsidR="00D0485B">
        <w:rPr>
          <w:rFonts w:ascii="Times New Roman" w:hAnsi="Times New Roman" w:cs="Times New Roman"/>
        </w:rPr>
        <w:t>Lake</w:t>
      </w:r>
      <w:r w:rsidR="00052CE7">
        <w:rPr>
          <w:rFonts w:ascii="Times New Roman" w:hAnsi="Times New Roman" w:cs="Times New Roman"/>
        </w:rPr>
        <w:t xml:space="preserve"> Superior, Huron, and Erie</w:t>
      </w:r>
      <w:r w:rsidR="004D5BE1">
        <w:rPr>
          <w:rFonts w:ascii="Times New Roman" w:hAnsi="Times New Roman" w:cs="Times New Roman"/>
        </w:rPr>
        <w:t xml:space="preserve"> will be collected</w:t>
      </w:r>
      <w:r w:rsidR="00C63F50">
        <w:rPr>
          <w:rFonts w:ascii="Times New Roman" w:hAnsi="Times New Roman" w:cs="Times New Roman"/>
        </w:rPr>
        <w:t>,</w:t>
      </w:r>
      <w:r w:rsidR="004D5BE1">
        <w:rPr>
          <w:rFonts w:ascii="Times New Roman" w:hAnsi="Times New Roman" w:cs="Times New Roman"/>
        </w:rPr>
        <w:t xml:space="preserve"> and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kDa </w:t>
      </w:r>
      <w:r w:rsidR="00D50802">
        <w:rPr>
          <w:rFonts w:ascii="Times New Roman" w:hAnsi="Times New Roman" w:cs="Times New Roman"/>
        </w:rPr>
        <w:t>MWCO, cellulose membrane</w:t>
      </w:r>
      <w:r w:rsidR="00873764">
        <w:rPr>
          <w:rFonts w:ascii="Times New Roman" w:hAnsi="Times New Roman" w:cs="Times New Roman"/>
        </w:rPr>
        <w:t>, 76 mm flat width</w:t>
      </w:r>
      <w:r w:rsidR="00806FF5">
        <w:rPr>
          <w:rFonts w:ascii="Times New Roman" w:hAnsi="Times New Roman" w:cs="Times New Roman"/>
        </w:rPr>
        <w:t>,</w:t>
      </w:r>
      <w:r w:rsidR="00873764">
        <w:rPr>
          <w:rFonts w:ascii="Times New Roman" w:hAnsi="Times New Roman" w:cs="Times New Roman"/>
        </w:rPr>
        <w:t xml:space="preserve"> to allow for </w:t>
      </w:r>
      <w:r w:rsidR="008A40C4">
        <w:rPr>
          <w:rFonts w:ascii="Times New Roman" w:hAnsi="Times New Roman" w:cs="Times New Roman"/>
        </w:rPr>
        <w:lastRenderedPageBreak/>
        <w:t>substrates smaller than 12,000 kDa to diffuse across the membrane</w:t>
      </w:r>
      <w:r w:rsidR="008B4BAF">
        <w:rPr>
          <w:rFonts w:ascii="Times New Roman" w:hAnsi="Times New Roman" w:cs="Times New Roman"/>
        </w:rPr>
        <w:t xml:space="preserve">, allowing for exposure to ambient temperature and nutrient </w:t>
      </w:r>
      <w:r w:rsidR="00806FF5">
        <w:rPr>
          <w:rFonts w:ascii="Times New Roman" w:hAnsi="Times New Roman" w:cs="Times New Roman"/>
        </w:rPr>
        <w:t>condition</w:t>
      </w:r>
      <w:r w:rsidR="000515D3">
        <w:rPr>
          <w:rFonts w:ascii="Times New Roman" w:hAnsi="Times New Roman" w:cs="Times New Roman"/>
        </w:rPr>
        <w:t xml:space="preserve"> </w:t>
      </w:r>
      <w:r w:rsidR="00C63F50">
        <w:rPr>
          <w:rFonts w:ascii="Times New Roman" w:hAnsi="Times New Roman" w:cs="Times New Roman"/>
        </w:rPr>
        <w:t>will be conducted</w:t>
      </w:r>
      <w:r w:rsidR="00806FF5">
        <w:rPr>
          <w:rFonts w:ascii="Times New Roman" w:hAnsi="Times New Roman" w:cs="Times New Roman"/>
        </w:rPr>
        <w:t>)</w:t>
      </w:r>
      <w:r w:rsidR="00657D4E">
        <w:rPr>
          <w:rFonts w:ascii="Times New Roman" w:hAnsi="Times New Roman" w:cs="Times New Roman"/>
        </w:rPr>
        <w:t xml:space="preserve"> where</w:t>
      </w:r>
      <w:r w:rsidR="00EF2C30">
        <w:rPr>
          <w:rFonts w:ascii="Times New Roman" w:hAnsi="Times New Roman" w:cs="Times New Roman"/>
        </w:rPr>
        <w:t xml:space="preserve"> Lake Superior and Huron communities</w:t>
      </w:r>
      <w:r w:rsidR="006E1694">
        <w:rPr>
          <w:rFonts w:ascii="Times New Roman" w:hAnsi="Times New Roman" w:cs="Times New Roman"/>
        </w:rPr>
        <w:t xml:space="preserve"> </w:t>
      </w:r>
      <w:r w:rsidR="00D95939">
        <w:rPr>
          <w:rFonts w:ascii="Times New Roman" w:hAnsi="Times New Roman" w:cs="Times New Roman"/>
        </w:rPr>
        <w:t xml:space="preserve">will be swapped </w:t>
      </w:r>
      <w:r w:rsidR="00657D4E">
        <w:rPr>
          <w:rFonts w:ascii="Times New Roman" w:hAnsi="Times New Roman" w:cs="Times New Roman"/>
        </w:rPr>
        <w:t>and repeated for</w:t>
      </w:r>
      <w:r w:rsidR="00130CD4">
        <w:rPr>
          <w:rFonts w:ascii="Times New Roman" w:hAnsi="Times New Roman" w:cs="Times New Roman"/>
        </w:rPr>
        <w:t xml:space="preserve"> Lake Huron and Lake Erie</w:t>
      </w:r>
      <w:r w:rsidR="00657D4E">
        <w:rPr>
          <w:rFonts w:ascii="Times New Roman" w:hAnsi="Times New Roman" w:cs="Times New Roman"/>
        </w:rPr>
        <w:t xml:space="preserve"> communities.</w:t>
      </w:r>
      <w:r w:rsidR="00CA5990">
        <w:rPr>
          <w:rFonts w:ascii="Times New Roman" w:hAnsi="Times New Roman" w:cs="Times New Roman"/>
        </w:rPr>
        <w:t xml:space="preserve">The bacterial response to </w:t>
      </w:r>
      <w:r w:rsidR="00F0528A">
        <w:rPr>
          <w:rFonts w:ascii="Times New Roman" w:hAnsi="Times New Roman" w:cs="Times New Roman"/>
        </w:rPr>
        <w:t xml:space="preserve">being transplanted into a different environment will be tracked </w:t>
      </w:r>
      <w:r w:rsidR="00C3728D">
        <w:rPr>
          <w:rFonts w:ascii="Times New Roman" w:hAnsi="Times New Roman" w:cs="Times New Roman"/>
        </w:rPr>
        <w:t>throughout</w:t>
      </w:r>
      <w:r w:rsidR="00F0528A">
        <w:rPr>
          <w:rFonts w:ascii="Times New Roman" w:hAnsi="Times New Roman" w:cs="Times New Roman"/>
        </w:rPr>
        <w:t xml:space="preserve"> 48 hrs</w:t>
      </w:r>
      <w:r w:rsidR="00C3728D">
        <w:rPr>
          <w:rFonts w:ascii="Times New Roman" w:hAnsi="Times New Roman" w:cs="Times New Roman"/>
        </w:rPr>
        <w:t xml:space="preserve"> with sub-sampling taken at intervals </w:t>
      </w:r>
      <w:r w:rsidR="00DF78D7">
        <w:rPr>
          <w:rFonts w:ascii="Times New Roman" w:hAnsi="Times New Roman" w:cs="Times New Roman"/>
        </w:rPr>
        <w:t>of 12 hours</w:t>
      </w:r>
      <w:r w:rsidR="002C5A7F">
        <w:rPr>
          <w:rFonts w:ascii="Times New Roman" w:hAnsi="Times New Roman" w:cs="Times New Roman"/>
        </w:rPr>
        <w:t xml:space="preserve"> (0, 12, 24, 36, and 48)</w:t>
      </w:r>
      <w:r w:rsidR="00C3728D">
        <w:rPr>
          <w:rFonts w:ascii="Times New Roman" w:hAnsi="Times New Roman" w:cs="Times New Roman"/>
        </w:rPr>
        <w:t xml:space="preserve">. </w:t>
      </w:r>
      <w:r w:rsidR="00371CEA">
        <w:rPr>
          <w:rFonts w:ascii="Times New Roman" w:hAnsi="Times New Roman" w:cs="Times New Roman"/>
        </w:rPr>
        <w:t>Once transplanted,</w:t>
      </w:r>
      <w:r w:rsidR="009A10C9">
        <w:rPr>
          <w:rFonts w:ascii="Times New Roman" w:hAnsi="Times New Roman" w:cs="Times New Roman"/>
        </w:rPr>
        <w:t xml:space="preserve"> samples from the host lake</w:t>
      </w:r>
      <w:r w:rsidR="00E76531">
        <w:rPr>
          <w:rFonts w:ascii="Times New Roman" w:hAnsi="Times New Roman" w:cs="Times New Roman"/>
        </w:rPr>
        <w:t xml:space="preserve"> will also be collected for analysis at the beginning and end of the </w:t>
      </w:r>
      <w:r w:rsidR="00783736">
        <w:rPr>
          <w:rFonts w:ascii="Times New Roman" w:hAnsi="Times New Roman" w:cs="Times New Roman"/>
        </w:rPr>
        <w:t xml:space="preserve">incubation period. </w:t>
      </w:r>
      <w:r w:rsidR="007B0597">
        <w:rPr>
          <w:rFonts w:ascii="Times New Roman" w:hAnsi="Times New Roman" w:cs="Times New Roman"/>
        </w:rPr>
        <w:t>Water s</w:t>
      </w:r>
      <w:r w:rsidR="00737138">
        <w:rPr>
          <w:rFonts w:ascii="Times New Roman" w:hAnsi="Times New Roman" w:cs="Times New Roman"/>
        </w:rPr>
        <w:t xml:space="preserve">amples will be analyzed for particulate C, N, and P of the bacterial communities and the </w:t>
      </w:r>
      <w:r w:rsidR="007B0597">
        <w:rPr>
          <w:rFonts w:ascii="Times New Roman" w:hAnsi="Times New Roman" w:cs="Times New Roman"/>
        </w:rPr>
        <w:t>seston</w:t>
      </w:r>
      <w:r w:rsidR="00737138">
        <w:rPr>
          <w:rFonts w:ascii="Times New Roman" w:hAnsi="Times New Roman" w:cs="Times New Roman"/>
        </w:rPr>
        <w:t xml:space="preserve"> inside the dialysis bag. </w:t>
      </w:r>
      <w:r w:rsidR="00783736">
        <w:rPr>
          <w:rFonts w:ascii="Times New Roman" w:hAnsi="Times New Roman" w:cs="Times New Roman"/>
        </w:rPr>
        <w:t>Additionally, morphological traits will be determined via flow cytometry</w:t>
      </w:r>
      <w:r w:rsidR="002B3875">
        <w:rPr>
          <w:rFonts w:ascii="Times New Roman" w:hAnsi="Times New Roman" w:cs="Times New Roman"/>
        </w:rPr>
        <w:t xml:space="preserve">, and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r w:rsidR="0095139D">
        <w:rPr>
          <w:rFonts w:ascii="Times New Roman" w:hAnsi="Times New Roman" w:cs="Times New Roman"/>
        </w:rPr>
        <w:t xml:space="preserve"> Physical </w:t>
      </w:r>
      <w:r w:rsidR="0022492E">
        <w:rPr>
          <w:rFonts w:ascii="Times New Roman" w:hAnsi="Times New Roman" w:cs="Times New Roman"/>
        </w:rPr>
        <w:t>and chemical parameters such as ice cover (when applicable), dissolved oxygen, pH</w:t>
      </w:r>
      <w:r w:rsidR="00F2763E">
        <w:rPr>
          <w:rFonts w:ascii="Times New Roman" w:hAnsi="Times New Roman" w:cs="Times New Roman"/>
        </w:rPr>
        <w:t>, and water temperature will also be measured</w:t>
      </w:r>
      <w:r w:rsidR="00BB1DEA">
        <w:rPr>
          <w:rFonts w:ascii="Times New Roman" w:hAnsi="Times New Roman" w:cs="Times New Roman"/>
        </w:rPr>
        <w:t>.</w:t>
      </w:r>
      <w:r w:rsidR="00206F40">
        <w:rPr>
          <w:rFonts w:ascii="Times New Roman" w:hAnsi="Times New Roman" w:cs="Times New Roman"/>
        </w:rPr>
        <w:t xml:space="preserve"> </w:t>
      </w:r>
      <w:r w:rsidR="006960FD">
        <w:rPr>
          <w:rFonts w:ascii="Times New Roman" w:hAnsi="Times New Roman" w:cs="Times New Roman"/>
        </w:rPr>
        <w:t xml:space="preserve">To </w:t>
      </w:r>
      <w:r w:rsidR="001E1F87">
        <w:rPr>
          <w:rFonts w:ascii="Times New Roman" w:hAnsi="Times New Roman" w:cs="Times New Roman"/>
        </w:rPr>
        <w:t>measure DOM</w:t>
      </w:r>
      <w:r w:rsidR="0014673B">
        <w:rPr>
          <w:rFonts w:ascii="Times New Roman" w:hAnsi="Times New Roman" w:cs="Times New Roman"/>
        </w:rPr>
        <w:t xml:space="preserve">, 0.45 </w:t>
      </w:r>
      <w:r w:rsidR="0014673B">
        <w:rPr>
          <w:rFonts w:ascii="Symbol" w:hAnsi="Symbol" w:cs="Times New Roman"/>
        </w:rPr>
        <w:t>m</w:t>
      </w:r>
      <w:r w:rsidR="0014673B">
        <w:rPr>
          <w:rFonts w:ascii="Times New Roman" w:hAnsi="Times New Roman" w:cs="Times New Roman"/>
        </w:rPr>
        <w:t>m filtered water samples will be analyzed for dissolved organic carbon (DOC) and total nitrogen (TN)</w:t>
      </w:r>
      <w:r w:rsidR="006F205B">
        <w:rPr>
          <w:rFonts w:ascii="Times New Roman" w:hAnsi="Times New Roman" w:cs="Times New Roman"/>
        </w:rPr>
        <w:t xml:space="preserve"> using a Shimadzu TOC-L, and </w:t>
      </w:r>
      <w:r w:rsidR="0062675D">
        <w:rPr>
          <w:rFonts w:ascii="Times New Roman" w:hAnsi="Times New Roman" w:cs="Times New Roman"/>
        </w:rPr>
        <w:t xml:space="preserve">fluorescent dissolved organic matter will be measured by </w:t>
      </w:r>
      <w:r w:rsidR="001F437C">
        <w:rPr>
          <w:rFonts w:ascii="Times New Roman" w:hAnsi="Times New Roman" w:cs="Times New Roman"/>
        </w:rPr>
        <w:t xml:space="preserve">fluorescent microscopy and </w:t>
      </w:r>
      <w:r w:rsidR="0062675D">
        <w:rPr>
          <w:rFonts w:ascii="Times New Roman" w:hAnsi="Times New Roman" w:cs="Times New Roman"/>
        </w:rPr>
        <w:t>excitation</w:t>
      </w:r>
      <w:r w:rsidR="006046A7">
        <w:rPr>
          <w:rFonts w:ascii="Times New Roman" w:hAnsi="Times New Roman" w:cs="Times New Roman"/>
        </w:rPr>
        <w:t>-emission</w:t>
      </w:r>
      <w:r w:rsidR="0062675D">
        <w:rPr>
          <w:rFonts w:ascii="Times New Roman" w:hAnsi="Times New Roman" w:cs="Times New Roman"/>
        </w:rPr>
        <w:t xml:space="preserve"> matri</w:t>
      </w:r>
      <w:r w:rsidR="006046A7">
        <w:rPr>
          <w:rFonts w:ascii="Times New Roman" w:hAnsi="Times New Roman" w:cs="Times New Roman"/>
        </w:rPr>
        <w:t>ces</w:t>
      </w:r>
      <w:r w:rsidR="0062675D">
        <w:rPr>
          <w:rFonts w:ascii="Times New Roman" w:hAnsi="Times New Roman" w:cs="Times New Roman"/>
        </w:rPr>
        <w:t xml:space="preserve"> </w:t>
      </w:r>
      <w:r w:rsidR="002273DE">
        <w:rPr>
          <w:rFonts w:ascii="Times New Roman" w:hAnsi="Times New Roman" w:cs="Times New Roman"/>
        </w:rPr>
        <w:t>using a Horiba Aqualog.</w:t>
      </w:r>
      <w:r w:rsidR="00F5242A">
        <w:rPr>
          <w:rFonts w:ascii="Times New Roman" w:hAnsi="Times New Roman" w:cs="Times New Roman"/>
        </w:rPr>
        <w:t xml:space="preserve"> </w:t>
      </w:r>
      <w:r w:rsidR="00F5242A">
        <w:rPr>
          <w:rFonts w:ascii="Times New Roman" w:hAnsi="Times New Roman" w:cs="Times New Roman"/>
          <w:b/>
          <w:bCs/>
        </w:rPr>
        <w:t>H3</w:t>
      </w:r>
      <w:r w:rsidR="00F5242A">
        <w:rPr>
          <w:rFonts w:ascii="Times New Roman" w:hAnsi="Times New Roman" w:cs="Times New Roman"/>
        </w:rPr>
        <w:t xml:space="preserve"> will be conducted </w:t>
      </w:r>
      <w:r w:rsidR="00094B6E">
        <w:rPr>
          <w:rFonts w:ascii="Times New Roman" w:hAnsi="Times New Roman" w:cs="Times New Roman"/>
        </w:rPr>
        <w:t>similarly</w:t>
      </w:r>
      <w:r w:rsidR="00F5242A">
        <w:rPr>
          <w:rFonts w:ascii="Times New Roman" w:hAnsi="Times New Roman" w:cs="Times New Roman"/>
        </w:rPr>
        <w:t xml:space="preserve"> to </w:t>
      </w:r>
      <w:r w:rsidR="00F5242A">
        <w:rPr>
          <w:rFonts w:ascii="Times New Roman" w:hAnsi="Times New Roman" w:cs="Times New Roman"/>
          <w:b/>
          <w:bCs/>
        </w:rPr>
        <w:t xml:space="preserve">H1 </w:t>
      </w:r>
      <w:r w:rsidR="00F5242A">
        <w:rPr>
          <w:rFonts w:ascii="Times New Roman" w:hAnsi="Times New Roman" w:cs="Times New Roman"/>
        </w:rPr>
        <w:t xml:space="preserve">and </w:t>
      </w:r>
      <w:r w:rsidR="00F5242A">
        <w:rPr>
          <w:rFonts w:ascii="Times New Roman" w:hAnsi="Times New Roman" w:cs="Times New Roman"/>
          <w:b/>
          <w:bCs/>
        </w:rPr>
        <w:t>H2</w:t>
      </w:r>
      <w:r w:rsidR="00C63F50">
        <w:rPr>
          <w:rFonts w:ascii="Times New Roman" w:hAnsi="Times New Roman" w:cs="Times New Roman"/>
        </w:rPr>
        <w:t>, but field work will not be conducted until</w:t>
      </w:r>
      <w:r w:rsidR="00094B6E">
        <w:rPr>
          <w:rFonts w:ascii="Times New Roman" w:hAnsi="Times New Roman" w:cs="Times New Roman"/>
        </w:rPr>
        <w:t xml:space="preserve"> the following winter (2027) </w:t>
      </w:r>
      <w:r w:rsidR="00A42B67">
        <w:rPr>
          <w:rFonts w:ascii="Times New Roman" w:hAnsi="Times New Roman" w:cs="Times New Roman"/>
        </w:rPr>
        <w:t xml:space="preserve">to record annual variation in winter conditions. Winter severity </w:t>
      </w:r>
      <w:r w:rsidR="002B0B53">
        <w:rPr>
          <w:rFonts w:ascii="Times New Roman" w:hAnsi="Times New Roman" w:cs="Times New Roman"/>
        </w:rPr>
        <w:t xml:space="preserve">will be measured in both experiments 1 and </w:t>
      </w:r>
      <w:r w:rsidR="00697F71">
        <w:rPr>
          <w:rFonts w:ascii="Times New Roman" w:hAnsi="Times New Roman" w:cs="Times New Roman"/>
        </w:rPr>
        <w:t>2 and</w:t>
      </w:r>
      <w:r w:rsidR="002B0B53">
        <w:rPr>
          <w:rFonts w:ascii="Times New Roman" w:hAnsi="Times New Roman" w:cs="Times New Roman"/>
        </w:rPr>
        <w:t xml:space="preserve"> will be classified as ice depth (cm)</w:t>
      </w:r>
      <w:r w:rsidR="001D7355">
        <w:rPr>
          <w:rFonts w:ascii="Times New Roman" w:hAnsi="Times New Roman" w:cs="Times New Roman"/>
        </w:rPr>
        <w:t>, as ice depth is closely linked to water temperature.</w:t>
      </w:r>
      <w:r w:rsidR="0035236B">
        <w:rPr>
          <w:rFonts w:ascii="Times New Roman" w:hAnsi="Times New Roman" w:cs="Times New Roman"/>
        </w:rPr>
        <w:t xml:space="preserve"> </w:t>
      </w:r>
      <w:r w:rsidR="00157295">
        <w:rPr>
          <w:rFonts w:ascii="Times New Roman" w:hAnsi="Times New Roman" w:cs="Times New Roman"/>
        </w:rPr>
        <w:t>Community resilience will be measured via plasticity in stoichiometry, morphology, and community assemblage</w:t>
      </w:r>
      <w:r w:rsidR="00B73639">
        <w:rPr>
          <w:rFonts w:ascii="Times New Roman" w:hAnsi="Times New Roman" w:cs="Times New Roman"/>
        </w:rPr>
        <w:t>. A Bray-Curtis dissimilatory matrix will be used to compare bacterial communities</w:t>
      </w:r>
      <w:r w:rsidR="00560CE5">
        <w:rPr>
          <w:rFonts w:ascii="Times New Roman" w:hAnsi="Times New Roman" w:cs="Times New Roman"/>
        </w:rPr>
        <w:t xml:space="preserve"> to themselves </w:t>
      </w:r>
      <w:r w:rsidR="005E2880">
        <w:rPr>
          <w:rFonts w:ascii="Times New Roman" w:hAnsi="Times New Roman" w:cs="Times New Roman"/>
        </w:rPr>
        <w:t xml:space="preserve">throughout the incubation, </w:t>
      </w:r>
      <w:r w:rsidR="00560CE5">
        <w:rPr>
          <w:rFonts w:ascii="Times New Roman" w:hAnsi="Times New Roman" w:cs="Times New Roman"/>
        </w:rPr>
        <w:t>and to the host lake</w:t>
      </w:r>
      <w:r w:rsidR="005E2880">
        <w:rPr>
          <w:rFonts w:ascii="Times New Roman" w:hAnsi="Times New Roman" w:cs="Times New Roman"/>
        </w:rPr>
        <w:t xml:space="preserve"> communities.</w:t>
      </w:r>
    </w:p>
    <w:p w14:paraId="52E8A056" w14:textId="3172330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for </w:t>
      </w:r>
      <w:r w:rsidR="006046A7">
        <w:rPr>
          <w:rFonts w:ascii="Times New Roman" w:hAnsi="Times New Roman" w:cs="Times New Roman"/>
        </w:rPr>
        <w:t xml:space="preserve">experiment 1 will be done </w:t>
      </w:r>
      <w:r w:rsidR="00641017">
        <w:rPr>
          <w:rFonts w:ascii="Times New Roman" w:hAnsi="Times New Roman" w:cs="Times New Roman"/>
        </w:rPr>
        <w:t xml:space="preserve">in </w:t>
      </w:r>
      <w:r w:rsidR="00B45D8C">
        <w:rPr>
          <w:rFonts w:ascii="Times New Roman" w:hAnsi="Times New Roman" w:cs="Times New Roman"/>
        </w:rPr>
        <w:t>Jan</w:t>
      </w:r>
      <w:r w:rsidR="00714CDE">
        <w:rPr>
          <w:rFonts w:ascii="Times New Roman" w:hAnsi="Times New Roman" w:cs="Times New Roman"/>
        </w:rPr>
        <w:t>uary</w:t>
      </w:r>
      <w:r w:rsidR="00E26B92">
        <w:rPr>
          <w:rFonts w:ascii="Times New Roman" w:hAnsi="Times New Roman" w:cs="Times New Roman"/>
        </w:rPr>
        <w:t xml:space="preserve"> and</w:t>
      </w:r>
      <w:r w:rsidR="00583B60">
        <w:rPr>
          <w:rFonts w:ascii="Times New Roman" w:hAnsi="Times New Roman" w:cs="Times New Roman"/>
        </w:rPr>
        <w:t xml:space="preserve"> May </w:t>
      </w:r>
      <w:r w:rsidR="00E26B92">
        <w:rPr>
          <w:rFonts w:ascii="Times New Roman" w:hAnsi="Times New Roman" w:cs="Times New Roman"/>
        </w:rPr>
        <w:t xml:space="preserve">of </w:t>
      </w:r>
      <w:r w:rsidR="00583B60">
        <w:rPr>
          <w:rFonts w:ascii="Times New Roman" w:hAnsi="Times New Roman" w:cs="Times New Roman"/>
        </w:rPr>
        <w:t>2026. Data analysis for experiment 1 will be done</w:t>
      </w:r>
      <w:r w:rsidR="00B45D8C">
        <w:rPr>
          <w:rFonts w:ascii="Times New Roman" w:hAnsi="Times New Roman" w:cs="Times New Roman"/>
        </w:rPr>
        <w:t xml:space="preserve"> in the fall of 2026. Field work for experiment 2 will be conducted during January </w:t>
      </w:r>
      <w:r w:rsidR="00E26B92">
        <w:rPr>
          <w:rFonts w:ascii="Times New Roman" w:hAnsi="Times New Roman" w:cs="Times New Roman"/>
        </w:rPr>
        <w:t xml:space="preserve">and May of 2027, with data analysis being conducted in the fall of 2027. </w:t>
      </w:r>
      <w:r w:rsidR="00564E53">
        <w:rPr>
          <w:rFonts w:ascii="Times New Roman" w:hAnsi="Times New Roman" w:cs="Times New Roman"/>
        </w:rPr>
        <w:t xml:space="preserve">In Spring 2028, a manuscript will be drafted. </w:t>
      </w:r>
      <w:r w:rsidR="00A3300F">
        <w:rPr>
          <w:rFonts w:ascii="Times New Roman" w:hAnsi="Times New Roman" w:cs="Times New Roman"/>
        </w:rPr>
        <w:t xml:space="preserve">I will tentatively defend my dissertation in </w:t>
      </w:r>
      <w:r w:rsidR="009C464E">
        <w:rPr>
          <w:rFonts w:ascii="Times New Roman" w:hAnsi="Times New Roman" w:cs="Times New Roman"/>
        </w:rPr>
        <w:t>spring 2029.</w:t>
      </w:r>
    </w:p>
    <w:p w14:paraId="6F98FC19" w14:textId="47E75C26"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0"/>
      <w:r w:rsidR="00B80451">
        <w:rPr>
          <w:rFonts w:ascii="Times New Roman" w:hAnsi="Times New Roman" w:cs="Times New Roman"/>
        </w:rPr>
        <w:t>2028 IAGLR meeting</w:t>
      </w:r>
      <w:commentRangeEnd w:id="0"/>
      <w:r w:rsidR="00CB75CB">
        <w:rPr>
          <w:rStyle w:val="CommentReference"/>
        </w:rPr>
        <w:commentReference w:id="0"/>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r w:rsidR="006B10FE">
        <w:rPr>
          <w:rFonts w:ascii="Times New Roman" w:hAnsi="Times New Roman" w:cs="Times New Roman"/>
        </w:rPr>
        <w:t xml:space="preserve"> </w:t>
      </w:r>
    </w:p>
    <w:p w14:paraId="7FD99679" w14:textId="0FCEEC67" w:rsidR="004F037F" w:rsidRPr="00784EE1" w:rsidRDefault="00784EE1" w:rsidP="00D13DF2">
      <w:pPr>
        <w:pStyle w:val="Bibliography"/>
        <w:rPr>
          <w:rFonts w:ascii="Times New Roman" w:hAnsi="Times New Roman" w:cs="Times New Roman"/>
          <w:b/>
          <w:bCs/>
          <w:i/>
          <w:iCs/>
          <w:sz w:val="18"/>
          <w:szCs w:val="18"/>
        </w:rPr>
      </w:pPr>
      <w:r w:rsidRPr="00784EE1">
        <w:rPr>
          <w:rFonts w:ascii="Times New Roman" w:hAnsi="Times New Roman" w:cs="Times New Roman"/>
          <w:b/>
          <w:bCs/>
          <w:i/>
          <w:iCs/>
          <w:sz w:val="18"/>
          <w:szCs w:val="18"/>
        </w:rPr>
        <w:t>References:</w:t>
      </w:r>
    </w:p>
    <w:p w14:paraId="1DB9D723" w14:textId="77777777" w:rsidR="007834C7" w:rsidRPr="007834C7" w:rsidRDefault="008956C7" w:rsidP="007834C7">
      <w:pPr>
        <w:pStyle w:val="Bibliography"/>
        <w:rPr>
          <w:rFonts w:ascii="Times New Roman" w:hAnsi="Times New Roman" w:cs="Times New Roman"/>
          <w:sz w:val="1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7834C7" w:rsidRPr="007834C7">
        <w:rPr>
          <w:rFonts w:ascii="Times New Roman" w:hAnsi="Times New Roman" w:cs="Times New Roman"/>
          <w:sz w:val="12"/>
        </w:rPr>
        <w:t>[1]</w:t>
      </w:r>
      <w:r w:rsidR="007834C7" w:rsidRPr="007834C7">
        <w:rPr>
          <w:rFonts w:ascii="Times New Roman" w:hAnsi="Times New Roman" w:cs="Times New Roman"/>
          <w:sz w:val="12"/>
        </w:rPr>
        <w:tab/>
        <w:t>E. Rau, C. Riseng, L. Vaccaro, and J. G. Read, “The Dynamic Great Lakes Economy: Employment Trends From 2009 To 2018”, Accessed: Jul. 11, 2025. [Online]. Available: https://repository.library.noaa.gov/view/noaa/38612</w:t>
      </w:r>
    </w:p>
    <w:p w14:paraId="7D7F1AAD"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2]</w:t>
      </w:r>
      <w:r w:rsidRPr="007834C7">
        <w:rPr>
          <w:rFonts w:ascii="Times New Roman" w:hAnsi="Times New Roman" w:cs="Times New Roman"/>
          <w:sz w:val="12"/>
        </w:rPr>
        <w:tab/>
        <w:t xml:space="preserve">G. Pu </w:t>
      </w:r>
      <w:r w:rsidRPr="007834C7">
        <w:rPr>
          <w:rFonts w:ascii="Times New Roman" w:hAnsi="Times New Roman" w:cs="Times New Roman"/>
          <w:i/>
          <w:iCs/>
          <w:sz w:val="12"/>
        </w:rPr>
        <w:t>et al.</w:t>
      </w:r>
      <w:r w:rsidRPr="007834C7">
        <w:rPr>
          <w:rFonts w:ascii="Times New Roman" w:hAnsi="Times New Roman" w:cs="Times New Roman"/>
          <w:sz w:val="12"/>
        </w:rPr>
        <w:t xml:space="preserve">, “The Great Lakes Winter Grab: Limnological data from a multi-institutional winter sampling campaign on the Laurentian Great Lakes,” </w:t>
      </w:r>
      <w:r w:rsidRPr="007834C7">
        <w:rPr>
          <w:rFonts w:ascii="Times New Roman" w:hAnsi="Times New Roman" w:cs="Times New Roman"/>
          <w:i/>
          <w:iCs/>
          <w:sz w:val="12"/>
        </w:rPr>
        <w:t>Limnol. Oceanogr. Lett.</w:t>
      </w:r>
      <w:r w:rsidRPr="007834C7">
        <w:rPr>
          <w:rFonts w:ascii="Times New Roman" w:hAnsi="Times New Roman" w:cs="Times New Roman"/>
          <w:sz w:val="12"/>
        </w:rPr>
        <w:t>, vol. 10, no. 1, pp. 37–61, 2025, doi: 10.1002/lol2.10447.</w:t>
      </w:r>
    </w:p>
    <w:p w14:paraId="102F4B32"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3]</w:t>
      </w:r>
      <w:r w:rsidRPr="007834C7">
        <w:rPr>
          <w:rFonts w:ascii="Times New Roman" w:hAnsi="Times New Roman" w:cs="Times New Roman"/>
          <w:sz w:val="12"/>
        </w:rPr>
        <w:tab/>
        <w:t xml:space="preserve">S. E. Hampton </w:t>
      </w:r>
      <w:r w:rsidRPr="007834C7">
        <w:rPr>
          <w:rFonts w:ascii="Times New Roman" w:hAnsi="Times New Roman" w:cs="Times New Roman"/>
          <w:i/>
          <w:iCs/>
          <w:sz w:val="12"/>
        </w:rPr>
        <w:t>et al.</w:t>
      </w:r>
      <w:r w:rsidRPr="007834C7">
        <w:rPr>
          <w:rFonts w:ascii="Times New Roman" w:hAnsi="Times New Roman" w:cs="Times New Roman"/>
          <w:sz w:val="12"/>
        </w:rPr>
        <w:t xml:space="preserve">, “Ecology under lake ice,” </w:t>
      </w:r>
      <w:r w:rsidRPr="007834C7">
        <w:rPr>
          <w:rFonts w:ascii="Times New Roman" w:hAnsi="Times New Roman" w:cs="Times New Roman"/>
          <w:i/>
          <w:iCs/>
          <w:sz w:val="12"/>
        </w:rPr>
        <w:t>Ecol. Lett.</w:t>
      </w:r>
      <w:r w:rsidRPr="007834C7">
        <w:rPr>
          <w:rFonts w:ascii="Times New Roman" w:hAnsi="Times New Roman" w:cs="Times New Roman"/>
          <w:sz w:val="12"/>
        </w:rPr>
        <w:t>, vol. 20, no. 1, pp. 98–111, 2017, doi: 10.1111/ele.12699.</w:t>
      </w:r>
    </w:p>
    <w:p w14:paraId="016489D2"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4]</w:t>
      </w:r>
      <w:r w:rsidRPr="007834C7">
        <w:rPr>
          <w:rFonts w:ascii="Times New Roman" w:hAnsi="Times New Roman" w:cs="Times New Roman"/>
          <w:sz w:val="12"/>
        </w:rPr>
        <w:tab/>
        <w:t xml:space="preserve">D. Özkundakci, A. S. Gsell, T. Hintze, H. Täuscher, and R. Adrian, “Winter severity determines functional trait composition of phytoplankton in seasonally ice-covered lakes,” </w:t>
      </w:r>
      <w:r w:rsidRPr="007834C7">
        <w:rPr>
          <w:rFonts w:ascii="Times New Roman" w:hAnsi="Times New Roman" w:cs="Times New Roman"/>
          <w:i/>
          <w:iCs/>
          <w:sz w:val="12"/>
        </w:rPr>
        <w:t>Glob. Change Biol.</w:t>
      </w:r>
      <w:r w:rsidRPr="007834C7">
        <w:rPr>
          <w:rFonts w:ascii="Times New Roman" w:hAnsi="Times New Roman" w:cs="Times New Roman"/>
          <w:sz w:val="12"/>
        </w:rPr>
        <w:t>, vol. 22, no. 1, pp. 284–298, 2016, doi: 10.1111/gcb.13085.</w:t>
      </w:r>
    </w:p>
    <w:p w14:paraId="0907E9CD"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5]</w:t>
      </w:r>
      <w:r w:rsidRPr="007834C7">
        <w:rPr>
          <w:rFonts w:ascii="Times New Roman" w:hAnsi="Times New Roman" w:cs="Times New Roman"/>
          <w:sz w:val="12"/>
        </w:rPr>
        <w:tab/>
        <w:t xml:space="preserve">U. Sommer </w:t>
      </w:r>
      <w:r w:rsidRPr="007834C7">
        <w:rPr>
          <w:rFonts w:ascii="Times New Roman" w:hAnsi="Times New Roman" w:cs="Times New Roman"/>
          <w:i/>
          <w:iCs/>
          <w:sz w:val="12"/>
        </w:rPr>
        <w:t>et al.</w:t>
      </w:r>
      <w:r w:rsidRPr="007834C7">
        <w:rPr>
          <w:rFonts w:ascii="Times New Roman" w:hAnsi="Times New Roman" w:cs="Times New Roman"/>
          <w:sz w:val="12"/>
        </w:rPr>
        <w:t xml:space="preserve">, “Beyond the Plankton Ecology Group (PEG) Model: Mechanisms Driving Plankton Succession,” </w:t>
      </w:r>
      <w:r w:rsidRPr="007834C7">
        <w:rPr>
          <w:rFonts w:ascii="Times New Roman" w:hAnsi="Times New Roman" w:cs="Times New Roman"/>
          <w:i/>
          <w:iCs/>
          <w:sz w:val="12"/>
        </w:rPr>
        <w:t>Annu. Rev. Ecol. Evol. Syst.</w:t>
      </w:r>
      <w:r w:rsidRPr="007834C7">
        <w:rPr>
          <w:rFonts w:ascii="Times New Roman" w:hAnsi="Times New Roman" w:cs="Times New Roman"/>
          <w:sz w:val="12"/>
        </w:rPr>
        <w:t>, vol. 43, no. Volume 43, 2012, pp. 429–448, Dec. 2012, doi: 10.1146/annurev-ecolsys-110411-160251.</w:t>
      </w:r>
    </w:p>
    <w:p w14:paraId="0FA10CE8"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6]</w:t>
      </w:r>
      <w:r w:rsidRPr="007834C7">
        <w:rPr>
          <w:rFonts w:ascii="Times New Roman" w:hAnsi="Times New Roman" w:cs="Times New Roman"/>
          <w:sz w:val="12"/>
        </w:rPr>
        <w:tab/>
        <w:t xml:space="preserve">Z. Wen </w:t>
      </w:r>
      <w:r w:rsidRPr="007834C7">
        <w:rPr>
          <w:rFonts w:ascii="Times New Roman" w:hAnsi="Times New Roman" w:cs="Times New Roman"/>
          <w:i/>
          <w:iCs/>
          <w:sz w:val="12"/>
        </w:rPr>
        <w:t>et al.</w:t>
      </w:r>
      <w:r w:rsidRPr="007834C7">
        <w:rPr>
          <w:rFonts w:ascii="Times New Roman" w:hAnsi="Times New Roman" w:cs="Times New Roman"/>
          <w:sz w:val="12"/>
        </w:rPr>
        <w:t xml:space="preserve">, “Variability of chlorophyll and the influence factors during winter in seasonally ice-covered lakes,” </w:t>
      </w:r>
      <w:r w:rsidRPr="007834C7">
        <w:rPr>
          <w:rFonts w:ascii="Times New Roman" w:hAnsi="Times New Roman" w:cs="Times New Roman"/>
          <w:i/>
          <w:iCs/>
          <w:sz w:val="12"/>
        </w:rPr>
        <w:t>J. Environ. Manage.</w:t>
      </w:r>
      <w:r w:rsidRPr="007834C7">
        <w:rPr>
          <w:rFonts w:ascii="Times New Roman" w:hAnsi="Times New Roman" w:cs="Times New Roman"/>
          <w:sz w:val="12"/>
        </w:rPr>
        <w:t>, vol. 276, p. 111338, Dec. 2020, doi: 10.1016/j.jenvman.2020.111338.</w:t>
      </w:r>
    </w:p>
    <w:p w14:paraId="3078DE6F"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7]</w:t>
      </w:r>
      <w:r w:rsidRPr="007834C7">
        <w:rPr>
          <w:rFonts w:ascii="Times New Roman" w:hAnsi="Times New Roman" w:cs="Times New Roman"/>
          <w:sz w:val="12"/>
        </w:rPr>
        <w:tab/>
        <w:t xml:space="preserve">H. E. Adams, B. C. Crump, and G. W. Kling, “Metacommunity dynamics of bacteria in an arctic lake: the impact of species sorting and mass effects on bacterial production and biogeography,” </w:t>
      </w:r>
      <w:r w:rsidRPr="007834C7">
        <w:rPr>
          <w:rFonts w:ascii="Times New Roman" w:hAnsi="Times New Roman" w:cs="Times New Roman"/>
          <w:i/>
          <w:iCs/>
          <w:sz w:val="12"/>
        </w:rPr>
        <w:t>Front. Microbiol.</w:t>
      </w:r>
      <w:r w:rsidRPr="007834C7">
        <w:rPr>
          <w:rFonts w:ascii="Times New Roman" w:hAnsi="Times New Roman" w:cs="Times New Roman"/>
          <w:sz w:val="12"/>
        </w:rPr>
        <w:t>, vol. 5, Mar. 2014, doi: 10.3389/fmicb.2014.00082.</w:t>
      </w:r>
    </w:p>
    <w:p w14:paraId="27FA28B9"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8]</w:t>
      </w:r>
      <w:r w:rsidRPr="007834C7">
        <w:rPr>
          <w:rFonts w:ascii="Times New Roman" w:hAnsi="Times New Roman" w:cs="Times New Roman"/>
          <w:sz w:val="12"/>
        </w:rPr>
        <w:tab/>
        <w:t xml:space="preserve">G. Michoud </w:t>
      </w:r>
      <w:r w:rsidRPr="007834C7">
        <w:rPr>
          <w:rFonts w:ascii="Times New Roman" w:hAnsi="Times New Roman" w:cs="Times New Roman"/>
          <w:i/>
          <w:iCs/>
          <w:sz w:val="12"/>
        </w:rPr>
        <w:t>et al.</w:t>
      </w:r>
      <w:r w:rsidRPr="007834C7">
        <w:rPr>
          <w:rFonts w:ascii="Times New Roman" w:hAnsi="Times New Roman" w:cs="Times New Roman"/>
          <w:sz w:val="12"/>
        </w:rPr>
        <w:t xml:space="preserve">, “Mapping the metagenomic diversity of the multi-kingdom glacier-fed stream microbiome,” </w:t>
      </w:r>
      <w:r w:rsidRPr="007834C7">
        <w:rPr>
          <w:rFonts w:ascii="Times New Roman" w:hAnsi="Times New Roman" w:cs="Times New Roman"/>
          <w:i/>
          <w:iCs/>
          <w:sz w:val="12"/>
        </w:rPr>
        <w:t>Nat. Microbiol.</w:t>
      </w:r>
      <w:r w:rsidRPr="007834C7">
        <w:rPr>
          <w:rFonts w:ascii="Times New Roman" w:hAnsi="Times New Roman" w:cs="Times New Roman"/>
          <w:sz w:val="12"/>
        </w:rPr>
        <w:t>, vol. 10, no. 1, pp. 217–230, Jan. 2025, doi: 10.1038/s41564-024-01874-9.</w:t>
      </w:r>
    </w:p>
    <w:p w14:paraId="42F8FB9D"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9]</w:t>
      </w:r>
      <w:r w:rsidRPr="007834C7">
        <w:rPr>
          <w:rFonts w:ascii="Times New Roman" w:hAnsi="Times New Roman" w:cs="Times New Roman"/>
          <w:sz w:val="12"/>
        </w:rPr>
        <w:tab/>
        <w:t>“Global emergent responses of stream microbial metabolism to glacier shrinkage | Nature Geoscience.” Accessed: Jul. 14, 2025. [Online]. Available: https://www.nature.com/articles/s41561-024-01393-6</w:t>
      </w:r>
    </w:p>
    <w:p w14:paraId="64D99348"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10]</w:t>
      </w:r>
      <w:r w:rsidRPr="007834C7">
        <w:rPr>
          <w:rFonts w:ascii="Times New Roman" w:hAnsi="Times New Roman" w:cs="Times New Roman"/>
          <w:sz w:val="12"/>
        </w:rPr>
        <w:tab/>
        <w:t xml:space="preserve">X. A. G. Morán </w:t>
      </w:r>
      <w:r w:rsidRPr="007834C7">
        <w:rPr>
          <w:rFonts w:ascii="Times New Roman" w:hAnsi="Times New Roman" w:cs="Times New Roman"/>
          <w:i/>
          <w:iCs/>
          <w:sz w:val="12"/>
        </w:rPr>
        <w:t>et al.</w:t>
      </w:r>
      <w:r w:rsidRPr="007834C7">
        <w:rPr>
          <w:rFonts w:ascii="Times New Roman" w:hAnsi="Times New Roman" w:cs="Times New Roman"/>
          <w:sz w:val="12"/>
        </w:rPr>
        <w:t xml:space="preserve">, “More, smaller bacteria in response to ocean’s warming?,” </w:t>
      </w:r>
      <w:r w:rsidRPr="007834C7">
        <w:rPr>
          <w:rFonts w:ascii="Times New Roman" w:hAnsi="Times New Roman" w:cs="Times New Roman"/>
          <w:i/>
          <w:iCs/>
          <w:sz w:val="12"/>
        </w:rPr>
        <w:t>Proc. R. Soc. B Biol. Sci.</w:t>
      </w:r>
      <w:r w:rsidRPr="007834C7">
        <w:rPr>
          <w:rFonts w:ascii="Times New Roman" w:hAnsi="Times New Roman" w:cs="Times New Roman"/>
          <w:sz w:val="12"/>
        </w:rPr>
        <w:t>, vol. 282, no. 1810, p. 20150371, Jul. 2015, doi: 10.1098/rspb.2015.0371.</w:t>
      </w:r>
    </w:p>
    <w:p w14:paraId="09F42034"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11]</w:t>
      </w:r>
      <w:r w:rsidRPr="007834C7">
        <w:rPr>
          <w:rFonts w:ascii="Times New Roman" w:hAnsi="Times New Roman" w:cs="Times New Roman"/>
          <w:sz w:val="12"/>
        </w:rPr>
        <w:tab/>
        <w:t xml:space="preserve">J. B. Cotner, E. K. Hall, T. Scott, and M. Heldal, “Freshwater Bacteria are Stoichiometrically Flexible with a Nutrient Composition Similar to Seston,” </w:t>
      </w:r>
      <w:r w:rsidRPr="007834C7">
        <w:rPr>
          <w:rFonts w:ascii="Times New Roman" w:hAnsi="Times New Roman" w:cs="Times New Roman"/>
          <w:i/>
          <w:iCs/>
          <w:sz w:val="12"/>
        </w:rPr>
        <w:t>Front. Microbiol.</w:t>
      </w:r>
      <w:r w:rsidRPr="007834C7">
        <w:rPr>
          <w:rFonts w:ascii="Times New Roman" w:hAnsi="Times New Roman" w:cs="Times New Roman"/>
          <w:sz w:val="12"/>
        </w:rPr>
        <w:t>, vol. 1, Dec. 2010, doi: 10.3389/fmicb.2010.00132.</w:t>
      </w:r>
    </w:p>
    <w:p w14:paraId="758425B5" w14:textId="77777777" w:rsidR="007834C7" w:rsidRPr="007834C7" w:rsidRDefault="007834C7" w:rsidP="007834C7">
      <w:pPr>
        <w:pStyle w:val="Bibliography"/>
        <w:rPr>
          <w:rFonts w:ascii="Times New Roman" w:hAnsi="Times New Roman" w:cs="Times New Roman"/>
          <w:sz w:val="12"/>
        </w:rPr>
      </w:pPr>
      <w:r w:rsidRPr="007834C7">
        <w:rPr>
          <w:rFonts w:ascii="Times New Roman" w:hAnsi="Times New Roman" w:cs="Times New Roman"/>
          <w:sz w:val="12"/>
        </w:rPr>
        <w:t>[12]</w:t>
      </w:r>
      <w:r w:rsidRPr="007834C7">
        <w:rPr>
          <w:rFonts w:ascii="Times New Roman" w:hAnsi="Times New Roman" w:cs="Times New Roman"/>
          <w:sz w:val="12"/>
        </w:rPr>
        <w:tab/>
        <w:t xml:space="preserve">C. M. Godwin and J. B. Cotner, “Stoichiometric flexibility in diverse aquatic heterotrophic bacteria is coupled to differences in cellular phosphorus quotas,” </w:t>
      </w:r>
      <w:r w:rsidRPr="007834C7">
        <w:rPr>
          <w:rFonts w:ascii="Times New Roman" w:hAnsi="Times New Roman" w:cs="Times New Roman"/>
          <w:i/>
          <w:iCs/>
          <w:sz w:val="12"/>
        </w:rPr>
        <w:t>Front. Microbiol.</w:t>
      </w:r>
      <w:r w:rsidRPr="007834C7">
        <w:rPr>
          <w:rFonts w:ascii="Times New Roman" w:hAnsi="Times New Roman" w:cs="Times New Roman"/>
          <w:sz w:val="12"/>
        </w:rPr>
        <w:t>, vol. 6, Feb. 2015, doi: 10.3389/fmicb.2015.00159.</w:t>
      </w:r>
    </w:p>
    <w:p w14:paraId="65E47CBE" w14:textId="5A1253F6"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nor OLoughlin" w:date="2025-07-17T16:21:00Z" w:initials="CO">
    <w:p w14:paraId="11C6F1F4" w14:textId="77777777" w:rsidR="00CB75CB" w:rsidRDefault="00CB75CB" w:rsidP="00CB75CB">
      <w:pPr>
        <w:pStyle w:val="CommentText"/>
      </w:pPr>
      <w:r>
        <w:rPr>
          <w:rStyle w:val="CommentReference"/>
        </w:rPr>
        <w:annotationRef/>
      </w:r>
      <w:r>
        <w:t>Or whichever would fit best and/or be most realistic to present data 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C6F1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876B4A" w16cex:dateUtc="2025-07-17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C6F1F4" w16cid:durableId="05876B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OLoughlin">
    <w15:presenceInfo w15:providerId="Windows Live" w15:userId="cd2dd71d79f43c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205AC"/>
    <w:rsid w:val="00031C20"/>
    <w:rsid w:val="00035CB5"/>
    <w:rsid w:val="00037DFF"/>
    <w:rsid w:val="0004003A"/>
    <w:rsid w:val="0004009E"/>
    <w:rsid w:val="000515D3"/>
    <w:rsid w:val="00052CE7"/>
    <w:rsid w:val="00074584"/>
    <w:rsid w:val="00082036"/>
    <w:rsid w:val="0008505F"/>
    <w:rsid w:val="00087473"/>
    <w:rsid w:val="00091910"/>
    <w:rsid w:val="00094B6E"/>
    <w:rsid w:val="000B63D1"/>
    <w:rsid w:val="000C678C"/>
    <w:rsid w:val="000C6DEC"/>
    <w:rsid w:val="000D6203"/>
    <w:rsid w:val="000E0194"/>
    <w:rsid w:val="00111B10"/>
    <w:rsid w:val="001223A7"/>
    <w:rsid w:val="00130CD4"/>
    <w:rsid w:val="0013487F"/>
    <w:rsid w:val="0014673B"/>
    <w:rsid w:val="00153CC9"/>
    <w:rsid w:val="00157295"/>
    <w:rsid w:val="00160E1A"/>
    <w:rsid w:val="00167B5E"/>
    <w:rsid w:val="00180285"/>
    <w:rsid w:val="001924CD"/>
    <w:rsid w:val="001B09F5"/>
    <w:rsid w:val="001B54D9"/>
    <w:rsid w:val="001C1C51"/>
    <w:rsid w:val="001C46F5"/>
    <w:rsid w:val="001C5A72"/>
    <w:rsid w:val="001D23DC"/>
    <w:rsid w:val="001D7355"/>
    <w:rsid w:val="001E1F87"/>
    <w:rsid w:val="001E3771"/>
    <w:rsid w:val="001F437C"/>
    <w:rsid w:val="001F5A1B"/>
    <w:rsid w:val="001F7B34"/>
    <w:rsid w:val="00206F40"/>
    <w:rsid w:val="00216DA8"/>
    <w:rsid w:val="0022492E"/>
    <w:rsid w:val="002273DE"/>
    <w:rsid w:val="00230A28"/>
    <w:rsid w:val="002314C7"/>
    <w:rsid w:val="00235F87"/>
    <w:rsid w:val="002435C6"/>
    <w:rsid w:val="00243EFA"/>
    <w:rsid w:val="00250FCF"/>
    <w:rsid w:val="00270349"/>
    <w:rsid w:val="0028640B"/>
    <w:rsid w:val="00287E38"/>
    <w:rsid w:val="002B03D1"/>
    <w:rsid w:val="002B0B53"/>
    <w:rsid w:val="002B3875"/>
    <w:rsid w:val="002C5A7F"/>
    <w:rsid w:val="002C6D48"/>
    <w:rsid w:val="002D396D"/>
    <w:rsid w:val="002E1CA9"/>
    <w:rsid w:val="002E3C62"/>
    <w:rsid w:val="002F110A"/>
    <w:rsid w:val="002F5830"/>
    <w:rsid w:val="002F7E62"/>
    <w:rsid w:val="00311358"/>
    <w:rsid w:val="0031237F"/>
    <w:rsid w:val="0033258F"/>
    <w:rsid w:val="003442DE"/>
    <w:rsid w:val="003510CC"/>
    <w:rsid w:val="003511CA"/>
    <w:rsid w:val="0035236B"/>
    <w:rsid w:val="00371CEA"/>
    <w:rsid w:val="00373FBC"/>
    <w:rsid w:val="00376FCF"/>
    <w:rsid w:val="00396955"/>
    <w:rsid w:val="003A25CE"/>
    <w:rsid w:val="003C34A1"/>
    <w:rsid w:val="003C695C"/>
    <w:rsid w:val="003E2783"/>
    <w:rsid w:val="003E3E04"/>
    <w:rsid w:val="00415A6A"/>
    <w:rsid w:val="00425C41"/>
    <w:rsid w:val="00431A50"/>
    <w:rsid w:val="004332B2"/>
    <w:rsid w:val="0044059F"/>
    <w:rsid w:val="004713F8"/>
    <w:rsid w:val="00472C7D"/>
    <w:rsid w:val="00490519"/>
    <w:rsid w:val="004A1143"/>
    <w:rsid w:val="004B5C39"/>
    <w:rsid w:val="004B75D6"/>
    <w:rsid w:val="004C5C07"/>
    <w:rsid w:val="004D5BE1"/>
    <w:rsid w:val="004E7DF6"/>
    <w:rsid w:val="004E7F49"/>
    <w:rsid w:val="004F037F"/>
    <w:rsid w:val="004F7C96"/>
    <w:rsid w:val="0050017F"/>
    <w:rsid w:val="005005AA"/>
    <w:rsid w:val="00515DDA"/>
    <w:rsid w:val="0051784F"/>
    <w:rsid w:val="005270E8"/>
    <w:rsid w:val="00527EB3"/>
    <w:rsid w:val="00531526"/>
    <w:rsid w:val="00535D47"/>
    <w:rsid w:val="005418A0"/>
    <w:rsid w:val="00551B65"/>
    <w:rsid w:val="005545BD"/>
    <w:rsid w:val="00560CE5"/>
    <w:rsid w:val="00564E53"/>
    <w:rsid w:val="00583B60"/>
    <w:rsid w:val="0058628C"/>
    <w:rsid w:val="00590CFC"/>
    <w:rsid w:val="005936D3"/>
    <w:rsid w:val="005A179C"/>
    <w:rsid w:val="005A336E"/>
    <w:rsid w:val="005A3913"/>
    <w:rsid w:val="005A57C2"/>
    <w:rsid w:val="005A7FB2"/>
    <w:rsid w:val="005C615C"/>
    <w:rsid w:val="005E1CC5"/>
    <w:rsid w:val="005E2880"/>
    <w:rsid w:val="005F09C4"/>
    <w:rsid w:val="005F7B43"/>
    <w:rsid w:val="00601D1C"/>
    <w:rsid w:val="006046A7"/>
    <w:rsid w:val="00605E9C"/>
    <w:rsid w:val="0061267F"/>
    <w:rsid w:val="006162DF"/>
    <w:rsid w:val="0062675D"/>
    <w:rsid w:val="00641017"/>
    <w:rsid w:val="006525C1"/>
    <w:rsid w:val="00652F19"/>
    <w:rsid w:val="00657D4E"/>
    <w:rsid w:val="0066542B"/>
    <w:rsid w:val="00670CA7"/>
    <w:rsid w:val="00674689"/>
    <w:rsid w:val="00683FFD"/>
    <w:rsid w:val="006960FD"/>
    <w:rsid w:val="00697AA5"/>
    <w:rsid w:val="00697F71"/>
    <w:rsid w:val="006A3248"/>
    <w:rsid w:val="006B10FE"/>
    <w:rsid w:val="006C0135"/>
    <w:rsid w:val="006E0B51"/>
    <w:rsid w:val="006E1694"/>
    <w:rsid w:val="006F205B"/>
    <w:rsid w:val="006F6206"/>
    <w:rsid w:val="0070282B"/>
    <w:rsid w:val="00714CDE"/>
    <w:rsid w:val="00716C39"/>
    <w:rsid w:val="00723DF4"/>
    <w:rsid w:val="00737138"/>
    <w:rsid w:val="00745C3B"/>
    <w:rsid w:val="0075386B"/>
    <w:rsid w:val="00753CDF"/>
    <w:rsid w:val="007579DA"/>
    <w:rsid w:val="00766DF0"/>
    <w:rsid w:val="007735D9"/>
    <w:rsid w:val="007774DD"/>
    <w:rsid w:val="00780FE3"/>
    <w:rsid w:val="007834C7"/>
    <w:rsid w:val="00783736"/>
    <w:rsid w:val="00784EE1"/>
    <w:rsid w:val="007900BC"/>
    <w:rsid w:val="007A10FB"/>
    <w:rsid w:val="007A79A3"/>
    <w:rsid w:val="007A7CDF"/>
    <w:rsid w:val="007B0597"/>
    <w:rsid w:val="007D36C5"/>
    <w:rsid w:val="007E551D"/>
    <w:rsid w:val="007E67B2"/>
    <w:rsid w:val="007F3EE5"/>
    <w:rsid w:val="00800C32"/>
    <w:rsid w:val="00802043"/>
    <w:rsid w:val="00803D18"/>
    <w:rsid w:val="00806FF5"/>
    <w:rsid w:val="00826C9D"/>
    <w:rsid w:val="00830F82"/>
    <w:rsid w:val="008340F5"/>
    <w:rsid w:val="008359CB"/>
    <w:rsid w:val="008464EE"/>
    <w:rsid w:val="0085059D"/>
    <w:rsid w:val="0086023D"/>
    <w:rsid w:val="008724DF"/>
    <w:rsid w:val="00873764"/>
    <w:rsid w:val="0089079E"/>
    <w:rsid w:val="008956C7"/>
    <w:rsid w:val="00895F80"/>
    <w:rsid w:val="008A40C4"/>
    <w:rsid w:val="008B4BAF"/>
    <w:rsid w:val="008B4BC9"/>
    <w:rsid w:val="008B670A"/>
    <w:rsid w:val="008B73C6"/>
    <w:rsid w:val="008C73BC"/>
    <w:rsid w:val="008E0873"/>
    <w:rsid w:val="008E2D0B"/>
    <w:rsid w:val="008E6215"/>
    <w:rsid w:val="00905B15"/>
    <w:rsid w:val="00921738"/>
    <w:rsid w:val="009313F9"/>
    <w:rsid w:val="0095139D"/>
    <w:rsid w:val="009522C9"/>
    <w:rsid w:val="009A10C9"/>
    <w:rsid w:val="009A2F48"/>
    <w:rsid w:val="009A3FDE"/>
    <w:rsid w:val="009A45D2"/>
    <w:rsid w:val="009B3C7A"/>
    <w:rsid w:val="009B5B0B"/>
    <w:rsid w:val="009C464E"/>
    <w:rsid w:val="009D3DFC"/>
    <w:rsid w:val="009D61B4"/>
    <w:rsid w:val="00A00135"/>
    <w:rsid w:val="00A03370"/>
    <w:rsid w:val="00A26FF5"/>
    <w:rsid w:val="00A27B61"/>
    <w:rsid w:val="00A32F24"/>
    <w:rsid w:val="00A3300F"/>
    <w:rsid w:val="00A42B67"/>
    <w:rsid w:val="00A65A84"/>
    <w:rsid w:val="00A662B3"/>
    <w:rsid w:val="00A73D40"/>
    <w:rsid w:val="00A779F7"/>
    <w:rsid w:val="00A825D0"/>
    <w:rsid w:val="00AD1CAB"/>
    <w:rsid w:val="00B03F17"/>
    <w:rsid w:val="00B148F5"/>
    <w:rsid w:val="00B155BE"/>
    <w:rsid w:val="00B17D99"/>
    <w:rsid w:val="00B45D8C"/>
    <w:rsid w:val="00B73639"/>
    <w:rsid w:val="00B80451"/>
    <w:rsid w:val="00B83A4C"/>
    <w:rsid w:val="00B91515"/>
    <w:rsid w:val="00B95F5E"/>
    <w:rsid w:val="00BA533A"/>
    <w:rsid w:val="00BA6B6B"/>
    <w:rsid w:val="00BA6DB8"/>
    <w:rsid w:val="00BB1DEA"/>
    <w:rsid w:val="00BB3BFD"/>
    <w:rsid w:val="00BB792E"/>
    <w:rsid w:val="00BC25C4"/>
    <w:rsid w:val="00BC6ADD"/>
    <w:rsid w:val="00BF098F"/>
    <w:rsid w:val="00C1323B"/>
    <w:rsid w:val="00C3728D"/>
    <w:rsid w:val="00C60308"/>
    <w:rsid w:val="00C63F50"/>
    <w:rsid w:val="00C715D8"/>
    <w:rsid w:val="00C77016"/>
    <w:rsid w:val="00C953A3"/>
    <w:rsid w:val="00CA5990"/>
    <w:rsid w:val="00CB75CB"/>
    <w:rsid w:val="00CF09DE"/>
    <w:rsid w:val="00CF721C"/>
    <w:rsid w:val="00D0485B"/>
    <w:rsid w:val="00D13DF2"/>
    <w:rsid w:val="00D50802"/>
    <w:rsid w:val="00D53077"/>
    <w:rsid w:val="00D56E0F"/>
    <w:rsid w:val="00D6357B"/>
    <w:rsid w:val="00D750BC"/>
    <w:rsid w:val="00D93858"/>
    <w:rsid w:val="00D93EA8"/>
    <w:rsid w:val="00D95939"/>
    <w:rsid w:val="00D969EF"/>
    <w:rsid w:val="00D975A4"/>
    <w:rsid w:val="00DB6B82"/>
    <w:rsid w:val="00DC49C9"/>
    <w:rsid w:val="00DC4AAC"/>
    <w:rsid w:val="00DE2EE7"/>
    <w:rsid w:val="00DE49E6"/>
    <w:rsid w:val="00DE745C"/>
    <w:rsid w:val="00DF1EF7"/>
    <w:rsid w:val="00DF4077"/>
    <w:rsid w:val="00DF78D7"/>
    <w:rsid w:val="00E00A71"/>
    <w:rsid w:val="00E06B2F"/>
    <w:rsid w:val="00E12558"/>
    <w:rsid w:val="00E129FF"/>
    <w:rsid w:val="00E26B92"/>
    <w:rsid w:val="00E5662E"/>
    <w:rsid w:val="00E67013"/>
    <w:rsid w:val="00E76531"/>
    <w:rsid w:val="00EB0546"/>
    <w:rsid w:val="00EE243B"/>
    <w:rsid w:val="00EE54A0"/>
    <w:rsid w:val="00EF2C30"/>
    <w:rsid w:val="00EF63B0"/>
    <w:rsid w:val="00F0528A"/>
    <w:rsid w:val="00F262C5"/>
    <w:rsid w:val="00F2763E"/>
    <w:rsid w:val="00F312E7"/>
    <w:rsid w:val="00F357A1"/>
    <w:rsid w:val="00F37CC3"/>
    <w:rsid w:val="00F41EFB"/>
    <w:rsid w:val="00F5242A"/>
    <w:rsid w:val="00F6431A"/>
    <w:rsid w:val="00F668C4"/>
    <w:rsid w:val="00F73A7F"/>
    <w:rsid w:val="00F77381"/>
    <w:rsid w:val="00FA7CBE"/>
    <w:rsid w:val="00FB2DC7"/>
    <w:rsid w:val="00FC26E8"/>
    <w:rsid w:val="00FD3F1C"/>
    <w:rsid w:val="00FE51D5"/>
    <w:rsid w:val="00FE5ED4"/>
    <w:rsid w:val="00FE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9</TotalTime>
  <Pages>2</Pages>
  <Words>6799</Words>
  <Characters>38760</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131</cp:revision>
  <dcterms:created xsi:type="dcterms:W3CDTF">2025-07-15T15:51:00Z</dcterms:created>
  <dcterms:modified xsi:type="dcterms:W3CDTF">2025-07-1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FV8d6w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